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5819A4" w14:textId="16BED725" w:rsidR="00766919" w:rsidRDefault="00610896">
      <w:pPr>
        <w:spacing w:before="156" w:after="156" w:line="240" w:lineRule="auto"/>
        <w:ind w:firstLineChars="0" w:firstLine="0"/>
        <w:jc w:val="center"/>
        <w:rPr>
          <w:rFonts w:cs="Times New Roman"/>
        </w:rPr>
      </w:pPr>
      <w:r>
        <w:rPr>
          <w:rFonts w:cs="Times New Roman"/>
          <w:b/>
          <w:bCs/>
          <w:sz w:val="32"/>
          <w:szCs w:val="32"/>
        </w:rPr>
        <w:t>Disruptive Innovation in Chinese Manufacturing Enterprises</w:t>
      </w:r>
      <w:r>
        <w:rPr>
          <w:rFonts w:cs="Times New Roman"/>
          <w:b/>
          <w:bCs/>
          <w:sz w:val="32"/>
          <w:szCs w:val="32"/>
        </w:rPr>
        <w:t>：</w:t>
      </w:r>
      <w:r>
        <w:rPr>
          <w:rFonts w:cs="Times New Roman"/>
          <w:b/>
          <w:bCs/>
          <w:sz w:val="32"/>
          <w:szCs w:val="32"/>
        </w:rPr>
        <w:t>A Comprehensive Review</w:t>
      </w:r>
      <w:r>
        <w:rPr>
          <w:rStyle w:val="FootnoteReference"/>
          <w:rFonts w:cs="Times New Roman"/>
          <w:b/>
          <w:bCs/>
          <w:sz w:val="32"/>
          <w:szCs w:val="32"/>
          <w:vertAlign w:val="baseline"/>
        </w:rPr>
        <w:t xml:space="preserve"> </w:t>
      </w:r>
    </w:p>
    <w:p w14:paraId="292D025D" w14:textId="77777777" w:rsidR="00461BB9" w:rsidRDefault="00461BB9">
      <w:pPr>
        <w:ind w:firstLineChars="0" w:firstLine="0"/>
        <w:rPr>
          <w:rFonts w:eastAsia="楷体" w:cs="楷体"/>
          <w:b/>
          <w:bCs/>
        </w:rPr>
      </w:pPr>
    </w:p>
    <w:p w14:paraId="2543B922" w14:textId="7261B36B" w:rsidR="00766919" w:rsidRDefault="00610896">
      <w:pPr>
        <w:ind w:firstLineChars="0" w:firstLine="0"/>
        <w:rPr>
          <w:rFonts w:eastAsia="楷体" w:cs="楷体"/>
        </w:rPr>
      </w:pPr>
      <w:bookmarkStart w:id="0" w:name="_GoBack"/>
      <w:bookmarkEnd w:id="0"/>
      <w:r>
        <w:rPr>
          <w:rFonts w:eastAsia="楷体" w:cs="楷体"/>
          <w:b/>
          <w:bCs/>
        </w:rPr>
        <w:t>Abstract:</w:t>
      </w:r>
      <w:r>
        <w:rPr>
          <w:rFonts w:eastAsia="楷体" w:cs="楷体"/>
        </w:rPr>
        <w:t xml:space="preserve"> </w:t>
      </w:r>
      <w:r>
        <w:rPr>
          <w:rFonts w:eastAsia="楷体" w:cs="楷体" w:hint="eastAsia"/>
        </w:rPr>
        <w:t>Under the background of the accelerated development of digital economy and AI application, the innovation mode and path of China manufacturing enterprises have changed greatly compared with the past. In this paper, the research literature on disruptive innovation of manufacturing enterprises in China is systematically sorted out, including: the definition of disruptive innovation of manufacturing enterprises, the types of disruptive innovation, the operational measurement of disruptive innovation, the influencing factors of disruptive innovation, and the realization mode of disruptive innovation of manufacturing enterprises in China, etc. This paper not only summarizes the main achievements of existing research from the perspective of theoretical research, but also analyzes the limitations of existing research, and also summarizes the important findings of case study literature from the perspective of practice. The main contribution of this paper is that it can provide a certain basis and direction for exploring the disruptive innovation research of China manufacturing enterprises.</w:t>
      </w:r>
    </w:p>
    <w:p w14:paraId="3222089F" w14:textId="77777777" w:rsidR="00766919" w:rsidRDefault="00610896">
      <w:pPr>
        <w:spacing w:line="240" w:lineRule="auto"/>
        <w:ind w:firstLineChars="0" w:firstLine="0"/>
        <w:rPr>
          <w:sz w:val="28"/>
          <w:szCs w:val="28"/>
        </w:rPr>
      </w:pPr>
      <w:r>
        <w:rPr>
          <w:b/>
          <w:bCs/>
        </w:rPr>
        <w:t>Keywords:</w:t>
      </w:r>
      <w:r>
        <w:t xml:space="preserve"> Manufacturing enterprises; Disruptive innovation; Literature review</w:t>
      </w:r>
    </w:p>
    <w:p w14:paraId="5EB1893C" w14:textId="77777777" w:rsidR="00766919" w:rsidRDefault="00610896">
      <w:pPr>
        <w:pStyle w:val="1"/>
        <w:numPr>
          <w:ilvl w:val="0"/>
          <w:numId w:val="0"/>
        </w:numPr>
        <w:spacing w:line="360" w:lineRule="auto"/>
        <w:jc w:val="left"/>
        <w:rPr>
          <w:color w:val="FF0000"/>
          <w:sz w:val="28"/>
          <w:szCs w:val="28"/>
        </w:rPr>
      </w:pPr>
      <w:r>
        <w:rPr>
          <w:rFonts w:hint="eastAsia"/>
          <w:sz w:val="28"/>
          <w:szCs w:val="28"/>
        </w:rPr>
        <w:t>1</w:t>
      </w:r>
      <w:r>
        <w:rPr>
          <w:sz w:val="28"/>
          <w:szCs w:val="28"/>
        </w:rPr>
        <w:t>. Introduction</w:t>
      </w:r>
    </w:p>
    <w:p w14:paraId="5BEABBF4" w14:textId="77777777" w:rsidR="00766919" w:rsidRDefault="00610896">
      <w:pPr>
        <w:ind w:firstLine="480"/>
      </w:pPr>
      <w:r>
        <w:t>As the ongoing technological revolution and industrial transformation deepen, disruptive innovation has become a critical driver for enhancing national competitiveness worldwide. Consequently, numerous countries have prioritized disruptive innovation within their strategic development frameworks</w:t>
      </w:r>
      <w:r>
        <w:rPr>
          <w:vertAlign w:val="superscript"/>
        </w:rPr>
        <w:fldChar w:fldCharType="begin"/>
      </w:r>
      <w:r>
        <w:rPr>
          <w:vertAlign w:val="superscript"/>
        </w:rPr>
        <w:instrText xml:space="preserve"> ADDIN ZOTERO_ITEM CSL_CITATION {"citationID":"z3AIxtWO","properties":{"formattedCitation":"\\super [1]\\nosupersub{}","plainCitation":"[1]","noteIndex":0},"citationItems":[{"id":268,"uris":["http://zotero.org/users/14506701/items/7R46XTG5"],"itemData":{"</w:instrText>
      </w:r>
      <w:r>
        <w:rPr>
          <w:rFonts w:hint="eastAsia"/>
          <w:vertAlign w:val="superscript"/>
        </w:rPr>
        <w:instrText>id":268,"type":"document","title":"</w:instrText>
      </w:r>
      <w:r>
        <w:rPr>
          <w:rFonts w:hint="eastAsia"/>
          <w:vertAlign w:val="superscript"/>
        </w:rPr>
        <w:instrText>新形势下我国颠覆性创新的发展现状、典型模式及路径选择</w:instrText>
      </w:r>
      <w:r>
        <w:rPr>
          <w:rFonts w:hint="eastAsia"/>
          <w:vertAlign w:val="superscript"/>
        </w:rPr>
        <w:instrText>_</w:instrText>
      </w:r>
      <w:r>
        <w:rPr>
          <w:rFonts w:hint="eastAsia"/>
          <w:vertAlign w:val="superscript"/>
        </w:rPr>
        <w:instrText>宋亮</w:instrText>
      </w:r>
      <w:r>
        <w:rPr>
          <w:rFonts w:hint="eastAsia"/>
          <w:vertAlign w:val="superscript"/>
        </w:rPr>
        <w:instrText xml:space="preserve">.pdf"}}],"schema":"https://github.com/citation-style-language/schema/raw/master/csl-citation.json"} </w:instrText>
      </w:r>
      <w:r>
        <w:rPr>
          <w:vertAlign w:val="superscript"/>
        </w:rPr>
        <w:fldChar w:fldCharType="separate"/>
      </w:r>
      <w:r>
        <w:rPr>
          <w:rFonts w:cs="Times New Roman"/>
          <w:kern w:val="0"/>
          <w:vertAlign w:val="superscript"/>
        </w:rPr>
        <w:t>[1]</w:t>
      </w:r>
      <w:r>
        <w:rPr>
          <w:vertAlign w:val="superscript"/>
        </w:rPr>
        <w:fldChar w:fldCharType="end"/>
      </w:r>
      <w:r>
        <w:t>. For example, the United States allocates substantial annual funding through agencies such as the Defense Advanced Research Projects Agency (DARPA) to advance breakthrough technologies in military applications, leading to innovations like the internet and GPS</w:t>
      </w:r>
      <w:r>
        <w:rPr>
          <w:vertAlign w:val="superscript"/>
        </w:rPr>
        <w:t>[2]</w:t>
      </w:r>
      <w:r>
        <w:t>. This strategy has inspired other nations, including Japan, Ireland, Israel, and members of the European Union, to accelerate their own disruptive technological capabilities. In China, the 20th National Congress of the Communist Party emphasized the strategic goal of achieving high-level scientific and technological self-reliance and strength, explicitly highlighting the importance of scientific and technological innovation, especially original and disruptive breakthroughs. This demonstrates the Chinese government's strong commitment to disruptive innovation as a key driver of national development.</w:t>
      </w:r>
    </w:p>
    <w:p w14:paraId="573974D4" w14:textId="77777777" w:rsidR="00766919" w:rsidRDefault="00610896">
      <w:pPr>
        <w:ind w:firstLine="480"/>
      </w:pPr>
      <w:r>
        <w:lastRenderedPageBreak/>
        <w:t>Concurrently, amidst ongoing advancements in technologies such as the industrial internet, big data analytics, artificial intelligence, novel materials, and bioengineering, substantial shifts have taken place in how manufacturing firms identify opportunities for radical innovation, select appropriate innovation strategies and pathways, and execute the design, development, and commercialization of disruptive technological products. Accordingly, this paper conducts an exhaustive review of theoretical frameworks and case studies related to disruptive innovation within Chinese manufacturing enterprises. This analysis aims to deepen understanding of the current research landscape and identify existing gaps, thereby informing future scholarly inquiry and offering practical insights for the effective implementation of disruptive innovation in Chinese manufacturing sectors.</w:t>
      </w:r>
    </w:p>
    <w:p w14:paraId="5243C627" w14:textId="77777777" w:rsidR="00766919" w:rsidRDefault="00610896">
      <w:pPr>
        <w:pStyle w:val="1"/>
        <w:numPr>
          <w:ilvl w:val="0"/>
          <w:numId w:val="0"/>
        </w:numPr>
      </w:pPr>
      <w:r>
        <w:rPr>
          <w:rFonts w:hint="eastAsia"/>
        </w:rPr>
        <w:t>2.</w:t>
      </w:r>
      <w:r>
        <w:t xml:space="preserve"> Theoretical Research on Disruptive Innovation in Chinese Manufacturing Enterprises</w:t>
      </w:r>
      <w:r>
        <w:rPr>
          <w:rFonts w:hint="eastAsia"/>
        </w:rPr>
        <w:t xml:space="preserve"> </w:t>
      </w:r>
    </w:p>
    <w:p w14:paraId="0D15978B" w14:textId="77777777" w:rsidR="00766919" w:rsidRDefault="00610896">
      <w:pPr>
        <w:pStyle w:val="2"/>
        <w:numPr>
          <w:ilvl w:val="0"/>
          <w:numId w:val="0"/>
        </w:numPr>
      </w:pPr>
      <w:r>
        <w:rPr>
          <w:rFonts w:hint="eastAsia"/>
        </w:rPr>
        <w:t xml:space="preserve">2.1 </w:t>
      </w:r>
      <w:r>
        <w:t>The Concept and Types of Disruptive Innovation</w:t>
      </w:r>
    </w:p>
    <w:p w14:paraId="10636D04" w14:textId="53E4983C" w:rsidR="00766919" w:rsidRDefault="00610896">
      <w:pPr>
        <w:ind w:firstLine="480"/>
      </w:pPr>
      <w:r>
        <w:t xml:space="preserve">Abernathy W J and Utterback J M were the pioneers in conceptualizing 'disruptive innovation,' which pertains to strategic technological deployment by firms to generate transformative innovations </w:t>
      </w:r>
      <w:r>
        <w:fldChar w:fldCharType="begin"/>
      </w:r>
      <w:r>
        <w:instrText xml:space="preserve"> ADDIN ZOTERO_ITEM CSL_CITATION {"citationID":"A2hPo1re","properties":{"formattedCitation":"\\super [3]\\nosupersub{}","plainCitation":"[3]","noteIndex":0},"citationItems":[{"id":178,"uris":["http://zotero.org/users/14506701/items/KU8BRXTH"],"itemData":{"</w:instrText>
      </w:r>
      <w:r>
        <w:rPr>
          <w:rFonts w:hint="eastAsia"/>
        </w:rPr>
        <w:instrText>id":178,"type":"document","title":"</w:instrText>
      </w:r>
      <w:r>
        <w:rPr>
          <w:rFonts w:hint="eastAsia"/>
        </w:rPr>
        <w:instrText>许佳琪</w:instrText>
      </w:r>
      <w:r>
        <w:rPr>
          <w:rFonts w:hint="eastAsia"/>
        </w:rPr>
        <w:instrText>,</w:instrText>
      </w:r>
      <w:r>
        <w:rPr>
          <w:rFonts w:hint="eastAsia"/>
        </w:rPr>
        <w:instrText>汪雪锋</w:instrText>
      </w:r>
      <w:r>
        <w:rPr>
          <w:rFonts w:hint="eastAsia"/>
        </w:rPr>
        <w:instrText>,</w:instrText>
      </w:r>
      <w:r>
        <w:rPr>
          <w:rFonts w:hint="eastAsia"/>
        </w:rPr>
        <w:instrText>雷鸣</w:instrText>
      </w:r>
      <w:r>
        <w:rPr>
          <w:rFonts w:hint="eastAsia"/>
        </w:rPr>
        <w:instrText>,</w:instrText>
      </w:r>
      <w:r>
        <w:rPr>
          <w:rFonts w:hint="eastAsia"/>
        </w:rPr>
        <w:instrText>等</w:instrText>
      </w:r>
      <w:r>
        <w:rPr>
          <w:rFonts w:hint="eastAsia"/>
        </w:rPr>
        <w:instrText>.</w:instrText>
      </w:r>
      <w:r>
        <w:rPr>
          <w:rFonts w:hint="eastAsia"/>
        </w:rPr>
        <w:instrText>从突破性创新到颠覆性创新：内涵、特</w:instrText>
      </w:r>
      <w:r>
        <w:rPr>
          <w:rFonts w:hint="eastAsia"/>
        </w:rPr>
        <w:instrText xml:space="preserve"> </w:instrText>
      </w:r>
      <w:r>
        <w:rPr>
          <w:rFonts w:hint="eastAsia"/>
        </w:rPr>
        <w:instrText>征与演化</w:instrText>
      </w:r>
      <w:r>
        <w:rPr>
          <w:rFonts w:hint="eastAsia"/>
        </w:rPr>
        <w:instrText>[J].</w:instrText>
      </w:r>
      <w:r>
        <w:rPr>
          <w:rFonts w:hint="eastAsia"/>
        </w:rPr>
        <w:instrText>科研管理</w:instrText>
      </w:r>
      <w:r>
        <w:rPr>
          <w:rFonts w:hint="eastAsia"/>
        </w:rPr>
        <w:instrText xml:space="preserve">,2023,44(02):1-13."}}],"schema":"https://github.com/citation-style-language/schema/raw/master/csl-citation.json"} </w:instrText>
      </w:r>
      <w:r>
        <w:fldChar w:fldCharType="separate"/>
      </w:r>
      <w:r>
        <w:rPr>
          <w:rFonts w:cs="Times New Roman"/>
          <w:kern w:val="0"/>
          <w:vertAlign w:val="superscript"/>
        </w:rPr>
        <w:t>[3]</w:t>
      </w:r>
      <w:r>
        <w:fldChar w:fldCharType="end"/>
      </w:r>
      <w:r>
        <w:t>. Building on this framework, Henderson and Clark (1990) further classified technological innovation into incremental, modular, architectural, and disruptive categories</w:t>
      </w:r>
      <w:r>
        <w:fldChar w:fldCharType="begin"/>
      </w:r>
      <w:r>
        <w:instrText xml:space="preserve"> ADDIN ZOTERO_ITEM CSL_CITATION {"citationID":"A2hPo1re","properties":{"formattedCitation":"\\super [3]\\nosupersub{}","plainCitation":"[3]","noteIndex":0},"citationItems":[{"id":178,"uris":["http://zotero.org/users/14506701/items/KU8BRXTH"],"itemData":{"</w:instrText>
      </w:r>
      <w:r>
        <w:rPr>
          <w:rFonts w:hint="eastAsia"/>
        </w:rPr>
        <w:instrText>id":178,"type":"document","title":"</w:instrText>
      </w:r>
      <w:r>
        <w:rPr>
          <w:rFonts w:hint="eastAsia"/>
        </w:rPr>
        <w:instrText>许佳琪</w:instrText>
      </w:r>
      <w:r>
        <w:rPr>
          <w:rFonts w:hint="eastAsia"/>
        </w:rPr>
        <w:instrText>,</w:instrText>
      </w:r>
      <w:r>
        <w:rPr>
          <w:rFonts w:hint="eastAsia"/>
        </w:rPr>
        <w:instrText>汪雪锋</w:instrText>
      </w:r>
      <w:r>
        <w:rPr>
          <w:rFonts w:hint="eastAsia"/>
        </w:rPr>
        <w:instrText>,</w:instrText>
      </w:r>
      <w:r>
        <w:rPr>
          <w:rFonts w:hint="eastAsia"/>
        </w:rPr>
        <w:instrText>雷鸣</w:instrText>
      </w:r>
      <w:r>
        <w:rPr>
          <w:rFonts w:hint="eastAsia"/>
        </w:rPr>
        <w:instrText>,</w:instrText>
      </w:r>
      <w:r>
        <w:rPr>
          <w:rFonts w:hint="eastAsia"/>
        </w:rPr>
        <w:instrText>等</w:instrText>
      </w:r>
      <w:r>
        <w:rPr>
          <w:rFonts w:hint="eastAsia"/>
        </w:rPr>
        <w:instrText>.</w:instrText>
      </w:r>
      <w:r>
        <w:rPr>
          <w:rFonts w:hint="eastAsia"/>
        </w:rPr>
        <w:instrText>从突破性创新到颠覆性创新：内涵、特</w:instrText>
      </w:r>
      <w:r>
        <w:rPr>
          <w:rFonts w:hint="eastAsia"/>
        </w:rPr>
        <w:instrText xml:space="preserve"> </w:instrText>
      </w:r>
      <w:r>
        <w:rPr>
          <w:rFonts w:hint="eastAsia"/>
        </w:rPr>
        <w:instrText>征与演化</w:instrText>
      </w:r>
      <w:r>
        <w:rPr>
          <w:rFonts w:hint="eastAsia"/>
        </w:rPr>
        <w:instrText>[J].</w:instrText>
      </w:r>
      <w:r>
        <w:rPr>
          <w:rFonts w:hint="eastAsia"/>
        </w:rPr>
        <w:instrText>科研管理</w:instrText>
      </w:r>
      <w:r>
        <w:rPr>
          <w:rFonts w:hint="eastAsia"/>
        </w:rPr>
        <w:instrText xml:space="preserve">,2023,44(02):1-13."}}],"schema":"https://github.com/citation-style-language/schema/raw/master/csl-citation.json"} </w:instrText>
      </w:r>
      <w:r>
        <w:fldChar w:fldCharType="separate"/>
      </w:r>
      <w:r>
        <w:rPr>
          <w:rFonts w:cs="Times New Roman"/>
          <w:kern w:val="0"/>
          <w:vertAlign w:val="superscript"/>
        </w:rPr>
        <w:t>[3]</w:t>
      </w:r>
      <w:r>
        <w:fldChar w:fldCharType="end"/>
      </w:r>
      <w:r>
        <w:t xml:space="preserve">. Professor Christensen of Harvard Business School formally introduced the term 'disruptive innovation' in his 1997 publication, </w:t>
      </w:r>
      <w:r>
        <w:rPr>
          <w:i/>
          <w:iCs/>
        </w:rPr>
        <w:t>The Innovator's Dilemma</w:t>
      </w:r>
      <w:r>
        <w:t>, describing technologies that are initially inferior in core attributes valued by mainstream consumers but offer superior performance in previously neglected dimensions</w:t>
      </w:r>
      <w:r>
        <w:fldChar w:fldCharType="begin"/>
      </w:r>
      <w:r>
        <w:instrText xml:space="preserve"> ADDIN ZOTERO_ITEM CSL_CITATION {"citationID":"RRttp891","properties":{"formattedCitation":"\\super [4]\\nosupersub{}","plainCitation":"[4]","noteIndex":0},"citationItems":[{"id":180,"uris":["http://zotero.org/users/14506701/items/SFH3L66C"],"itemData":{"id":180,"type":"article-journal","abstract":"The disruptive innovation theory, proposed and developed by Christensen over 20 years ago, has been widely discussed and applied. However, there are still serious misunderstanding and misusing of the concept and connotation of disruptive innovation. Doubts about its practical significance and predictability also remain. In this paper, we attempt to further clarify the concept and emphasize its important role in guidance in practices through reviewing relevant literatures published in SSCI journals. Furthermore, we propose a multilevel theoretical framework to examine the influence factors of disruptive innovation by integrating various research results. We also provide suggestions and implications for future research.","container-title":"Journal of Engineering and Technology Management","DOI":"10.1016/j.jengtecman.2020.101568","ISSN":"09234748","journalAbbreviation":"Journal of Engineering and Technology Management","language":"en","page":"101568","source":"DOI.org (Crossref)","title":"A literature review of disruptive innovation: What it is, how it works and where it goes","title-short":"A literature review of disruptive innovation","volume":"56","author":[{"family":"Si","given":"Steven"},{"family":"Chen","given":"Hui"}],"issued":{"date-parts":[["2020",4]]}}}],"schema":"https://github.com/citation-style-language/schema/raw/master/csl-citation.json"} </w:instrText>
      </w:r>
      <w:r>
        <w:fldChar w:fldCharType="separate"/>
      </w:r>
      <w:r>
        <w:rPr>
          <w:rFonts w:cs="Times New Roman"/>
          <w:kern w:val="0"/>
          <w:vertAlign w:val="superscript"/>
        </w:rPr>
        <w:t>[4]</w:t>
      </w:r>
      <w:r>
        <w:fldChar w:fldCharType="end"/>
      </w:r>
      <w:r>
        <w:t>. Disruptive innovations are primarily segmented into various types.</w:t>
      </w:r>
    </w:p>
    <w:p w14:paraId="5159EACC" w14:textId="77777777" w:rsidR="00766919" w:rsidRDefault="00610896">
      <w:pPr>
        <w:pStyle w:val="3"/>
        <w:numPr>
          <w:ilvl w:val="0"/>
          <w:numId w:val="0"/>
        </w:numPr>
      </w:pPr>
      <w:r>
        <w:rPr>
          <w:rFonts w:hint="eastAsia"/>
        </w:rPr>
        <w:t>2.1.1</w:t>
      </w:r>
      <w:r>
        <w:t xml:space="preserve"> Technological Disruption</w:t>
      </w:r>
    </w:p>
    <w:p w14:paraId="019184BB" w14:textId="3D83E8B1" w:rsidR="00766919" w:rsidRDefault="00610896">
      <w:pPr>
        <w:ind w:firstLine="480"/>
      </w:pPr>
      <w:r>
        <w:t>Technological disruption is a complex, multidimensional phenomenon analyzed from diverse scholarly perspectives. Ashish Sood et al(2011)</w:t>
      </w:r>
      <w:r>
        <w:fldChar w:fldCharType="begin"/>
      </w:r>
      <w:r>
        <w:instrText xml:space="preserve"> ADDIN ZOTERO_ITEM CSL_CITATION {"citationID":"8k76yp6L","properties":{"formattedCitation":"\\super [5]\\nosupersub{}","plainCitation":"[5]","noteIndex":0},"citationItems":[{"id":267,"uris":["http://zotero.org/users/14506701/items/YS6WA5DE"],"itemData":{"id":267,"type":"article-journal","abstract":"The failure of firms in the face of technological change has been a topic of intense research and debate, spawning the theory (among others) of disruptive technologies. However, the theory suffers from circular definitions, inadequate empirical evidence, and lack of a predictive model. We develop a new schema to address these limitations. The schema generates seven hypotheses and a testable model relating to platform technologies. We test this model and hypotheses with data on 36 technologies from seven markets. Contrary to extant theory, technologies that adopt a lower attack (“potentially disruptive technologies”) (1) are introduced as frequently by incumbents as by entrants, (2) are not cheaper than older technologies, and (3) rarely disrupt firms; and (4) both entrants and lower attacks significantly reduce the hazard of disruption. Moreover, technology disruption is not permanent because of multiple crossings in technology performance and numerous rival technologies coexisting without one disrupting the other. The proposed predictive model of disruption shows good out-of-sample predictive accuracy. We discuss the implications of these findings.","container-title":"Marketing Science","DOI":"10.1287/mksc.1100.0617","ISSN":"0732-2399, 1526-548X","issue":"2","journalAbbreviation":"Marketing Science","language":"en","page":"339-354","source":"DOI.org (Crossref)","title":"Demystifying Disruption: A New Model for Understanding and Predicting Disruptive Technologies","title-short":"Demystifying Disruption","volume":"30","author":[{"family":"Sood","given":"Ashish"},{"family":"Tellis","given":"Gerard J."}],"issued":{"date-parts":[["2011",3]]}}}],"schema":"https://github.com/citation-style-language/schema/raw/master/csl-citation.json"} </w:instrText>
      </w:r>
      <w:r>
        <w:fldChar w:fldCharType="separate"/>
      </w:r>
      <w:r>
        <w:rPr>
          <w:rFonts w:cs="Times New Roman"/>
          <w:kern w:val="0"/>
          <w:vertAlign w:val="superscript"/>
        </w:rPr>
        <w:t>[5]</w:t>
      </w:r>
      <w:r>
        <w:fldChar w:fldCharType="end"/>
      </w:r>
      <w:r>
        <w:rPr>
          <w:rFonts w:hint="eastAsia"/>
        </w:rPr>
        <w:t xml:space="preserve"> </w:t>
      </w:r>
      <w:r>
        <w:t>conceptualize technology as a platform grounded in unique scientific principles, upon which enterprises develop products tailored to specific market needs. The domain of technological disruption encompasses three key areas: technological development, corporate strategies, and market demand. Christensen et al(2018)</w:t>
      </w:r>
      <w:r>
        <w:fldChar w:fldCharType="begin"/>
      </w:r>
      <w:r>
        <w:instrText xml:space="preserve"> ADDIN ZOTERO_ITEM CSL_CITATION {"citationID":"is7z04cn","properties":{"formattedCitation":"\\super [6]\\nosupersub{}","plainCitation":"[6]","noteIndex":0},"citationItems":[{"id":265,"uris":["http://zotero.org/users/14506701/items/NQHMYC48"],"itemData":{"id":265,"type":"article-journal","abstract":"The concept of disruptive innovation has gained considerable currency among practitioners despite widespread misunderstanding of its core principles. Similarly, foundational research on disruption has elicited frequent citation and vibrant debate in academic circles, but subsequent empirical research has rarely engaged with its key theoretical arguments. This inconsistent reception warrants a thoughtful evaluation of research on disruptive innovation within management and strategy. We trace the theory’s intellectual history, noting how its core principles have been clarified by anomaly-seeking research. We also trace the theory’s evolution from a technology-change framework—essentially descriptive and relatively limited in scope—to a more broadly explanatory causal theory of innovation and competitive response. This assessment reveals that our understanding of the phenomenon of disruption has changed as the theory has developed. To reinvigorate academic interest in disruptive innovation, we propose several underexplored topics—response strategies, performance trajectories, and innovation metrics—to guide future research.","container-title":"Journal of Management Studies","DOI":"10.1111/joms.12349","ISSN":"0022-2380, 1467-6486","issue":"7","journalAbbreviation":"J Management Studies","language":"en","page":"1043-1078","source":"DOI.org (Crossref)","title":"Disruptive Innovation: An Intellectual History and Directions for Future Research","title-short":"Disruptive Innovation","volume":"55","author":[{"family":"Christensen","given":"Clayton M."},{"family":"McDonald","given":"Rory"},{"family":"Altman","given":"Elizabeth J."},{"family":"Palmer","given":"Jonathan E."}],"issued":{"date-parts":[["2018",11]]}}}],"schema":"https://github.com/citation-style-language/schema/raw/master/csl-citation.json"} </w:instrText>
      </w:r>
      <w:r>
        <w:fldChar w:fldCharType="separate"/>
      </w:r>
      <w:r>
        <w:rPr>
          <w:vertAlign w:val="superscript"/>
        </w:rPr>
        <w:t>[6]</w:t>
      </w:r>
      <w:r>
        <w:fldChar w:fldCharType="end"/>
      </w:r>
      <w:r>
        <w:t xml:space="preserve"> interpret it through the lens of technological evolution, emphasizing that firms must deliver distinctive attribute combinations to attract consumers in emerging or niche markets. As technological performance advances and capabilities improve, these innovations can </w:t>
      </w:r>
      <w:r>
        <w:lastRenderedPageBreak/>
        <w:t>penetrate and destabilize established markets, potentially displacing incumbent firms. Liu Anrong (2018)</w:t>
      </w:r>
      <w:r>
        <w:fldChar w:fldCharType="begin"/>
      </w:r>
      <w:r>
        <w:instrText xml:space="preserve"> ADDIN ZOTERO_ITEM CSL_CITATION {"citationID":"1dxb8PdO","properties":{"formattedCitation":"\\super [7]\\nosupersub{}","plainCitation":"[7]","noteIndex":0},"citationItems":[{"id":270,"uris":["http://zotero.org/users/14506701/items/SZZMLDN5"],"itemData":{"</w:instrText>
      </w:r>
      <w:r>
        <w:rPr>
          <w:rFonts w:hint="eastAsia"/>
        </w:rPr>
        <w:instrText>id":270,"type":"document","title":"</w:instrText>
      </w:r>
      <w:r>
        <w:rPr>
          <w:rFonts w:hint="eastAsia"/>
        </w:rPr>
        <w:instrText>颠覆性技术概念的战略内涵及政策启示</w:instrText>
      </w:r>
      <w:r>
        <w:rPr>
          <w:rFonts w:hint="eastAsia"/>
        </w:rPr>
        <w:instrText>_</w:instrText>
      </w:r>
      <w:r>
        <w:rPr>
          <w:rFonts w:hint="eastAsia"/>
        </w:rPr>
        <w:instrText>刘安蓉</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7]</w:t>
      </w:r>
      <w:r>
        <w:fldChar w:fldCharType="end"/>
      </w:r>
      <w:r>
        <w:t xml:space="preserve"> identified primary sources of disruptive technologies, including significant breakthroughs in scientific principles, integrated innovation processes, disruptive technological applications, and problem-oriented disruptive thinking. From a technological trajectory standpoint, they argue that disruptive technologies alter existing development pathways, severing original technological lifecycles and establishing new trajectories through emerging substitute technologies.</w:t>
      </w:r>
    </w:p>
    <w:p w14:paraId="469DADA2" w14:textId="72FE8DFB" w:rsidR="00766919" w:rsidRDefault="00610896">
      <w:pPr>
        <w:ind w:firstLine="480"/>
      </w:pPr>
      <w:r>
        <w:t>Qu Guannan et al(2023)</w:t>
      </w:r>
      <w:r>
        <w:fldChar w:fldCharType="begin"/>
      </w:r>
      <w:r>
        <w:instrText xml:space="preserve"> ADDIN ZOTERO_ITEM CSL_CITATION {"citationID":"tnvEsQNA","properties":{"formattedCitation":"\\super [8]\\nosupersub{}","plainCitation":"[8]","noteIndex":0},"citationItems":[{"id":271,"uris":["http://zotero.org/users/14506701/items/6GAX2TTQ"],"itemData":{"</w:instrText>
      </w:r>
      <w:r>
        <w:rPr>
          <w:rFonts w:hint="eastAsia"/>
        </w:rPr>
        <w:instrText>id":271,"type":"document","title":"</w:instrText>
      </w:r>
      <w:r>
        <w:rPr>
          <w:rFonts w:hint="eastAsia"/>
        </w:rPr>
        <w:instrText>颠覆性技术创新：理论源起、整合框架与发展前瞻</w:instrText>
      </w:r>
      <w:r>
        <w:rPr>
          <w:rFonts w:hint="eastAsia"/>
        </w:rPr>
        <w:instrText>_</w:instrText>
      </w:r>
      <w:r>
        <w:rPr>
          <w:rFonts w:hint="eastAsia"/>
        </w:rPr>
        <w:instrText>曲冠楠</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8]</w:t>
      </w:r>
      <w:r>
        <w:fldChar w:fldCharType="end"/>
      </w:r>
      <w:r>
        <w:t xml:space="preserve"> characterize disruptive technologies as innovations that fundamentally overhaul existing markets or industries through novel scientific principles or application methodologies. This conceptualization encompasses multiple dimensions, including technological novelty, competitive advantage, externalities, and market influence. Zhan Mimi (2024)</w:t>
      </w:r>
      <w:r>
        <w:fldChar w:fldCharType="begin"/>
      </w:r>
      <w:r>
        <w:instrText xml:space="preserve"> ADDIN ZOTERO_ITEM CSL_CITATION {"citationID":"PkmdcwYG","properties":{"formattedCitation":"\\super [9]\\nosupersub{}","plainCitation":"[9]","noteIndex":0},"citationItems":[{"id":272,"uris":["http://zotero.org/users/14506701/items/U6CML7Q5"],"itemData":{"</w:instrText>
      </w:r>
      <w:r>
        <w:rPr>
          <w:rFonts w:hint="eastAsia"/>
        </w:rPr>
        <w:instrText>id":272,"type":"document","title":"</w:instrText>
      </w:r>
      <w:r>
        <w:rPr>
          <w:rFonts w:hint="eastAsia"/>
        </w:rPr>
        <w:instrText>颠覆性技术多元投入机制研究</w:instrText>
      </w:r>
      <w:r>
        <w:rPr>
          <w:rFonts w:hint="eastAsia"/>
        </w:rPr>
        <w:instrText>_</w:instrText>
      </w:r>
      <w:r>
        <w:rPr>
          <w:rFonts w:hint="eastAsia"/>
        </w:rPr>
        <w:instrText>展咪咪</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9]</w:t>
      </w:r>
      <w:r>
        <w:fldChar w:fldCharType="end"/>
      </w:r>
      <w:r>
        <w:t xml:space="preserve"> investigates the multifaceted input mechanisms of disruptive technologies from an innovation systems perspective. She argues that disruptive technologies constitute complex, dynamically evolving systems necessitating the convergence, integration, iterative experimentation, and synthesis of diverse innovation components. This process facilitates the flow of core resources—knowledge, technology, and capital—across various validation stages. He Yubing et al(2024)</w:t>
      </w:r>
      <w:r>
        <w:fldChar w:fldCharType="begin"/>
      </w:r>
      <w:r>
        <w:instrText xml:space="preserve"> ADDIN ZOTERO_ITEM CSL_CITATION {"citationID":"KnIZZ4eo","properties":{"formattedCitation":"\\super [10]\\nosupersub{}","plainCitation":"[10]","noteIndex":0},"citationItems":[{"id":273,"uris":["http://zotero.org/users/14506701/items/NYAZRFQD"],"itemData":</w:instrText>
      </w:r>
      <w:r>
        <w:rPr>
          <w:rFonts w:hint="eastAsia"/>
        </w:rPr>
        <w:instrText>{"id":273,"type":"document","title":"</w:instrText>
      </w:r>
      <w:r>
        <w:rPr>
          <w:rFonts w:hint="eastAsia"/>
        </w:rPr>
        <w:instrText>强制性制度压力对颠覆性创新的影响机理以中国新能源汽车产业的双积分”政策为例</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0]</w:t>
      </w:r>
      <w:r>
        <w:fldChar w:fldCharType="end"/>
      </w:r>
      <w:r>
        <w:t xml:space="preserve"> define disruptive innovation as a transformative development model that displaces existing dominant technologies through breakthroughs in scientific principles and technical knowledge. Disruptive technologies enable emerging firms to attain technological breakthroughs, destabilize established market linkages and mainstream economic structures, unlock entirely new markets and applications, and catalyze industrial restructuring. Fang Xiaoxia et al(2024)</w:t>
      </w:r>
      <w:r>
        <w:fldChar w:fldCharType="begin"/>
      </w:r>
      <w:r>
        <w:instrText xml:space="preserve"> ADDIN ZOTERO_ITEM CSL_CITATION {"citationID":"SN4DIOMu","properties":{"formattedCitation":"\\super [11]\\nosupersub{}","plainCitation":"[11]","noteIndex":0},"citationItems":[{"id":274,"uris":["http://zotero.org/users/14506701/items/FC4WVJER"],"itemData":</w:instrText>
      </w:r>
      <w:r>
        <w:rPr>
          <w:rFonts w:hint="eastAsia"/>
        </w:rPr>
        <w:instrText>{"id":274,"type":"document","title":"</w:instrText>
      </w:r>
      <w:r>
        <w:rPr>
          <w:rFonts w:hint="eastAsia"/>
        </w:rPr>
        <w:instrText>颠覆性创新、场景驱动与新质生产力发展</w:instrText>
      </w:r>
      <w:r>
        <w:rPr>
          <w:rFonts w:hint="eastAsia"/>
        </w:rPr>
        <w:instrText>_</w:instrText>
      </w:r>
      <w:r>
        <w:rPr>
          <w:rFonts w:hint="eastAsia"/>
        </w:rPr>
        <w:instrText>方晓霞</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1]</w:t>
      </w:r>
      <w:r>
        <w:fldChar w:fldCharType="end"/>
      </w:r>
      <w:r>
        <w:t xml:space="preserve"> approach disruptive technologies from a socio-economic development perspective, viewing them as significant advances in fundamental research or major engineering breakthroughs. Only through industrial transformation, enhancement of total factor productivity, and the generation of tangible productive capacity can such technologies realize their intrinsic economic, social, or ecological value.</w:t>
      </w:r>
    </w:p>
    <w:p w14:paraId="2A1B066E" w14:textId="77777777" w:rsidR="00766919" w:rsidRDefault="00610896">
      <w:pPr>
        <w:pStyle w:val="3"/>
        <w:numPr>
          <w:ilvl w:val="0"/>
          <w:numId w:val="0"/>
        </w:numPr>
      </w:pPr>
      <w:r>
        <w:rPr>
          <w:rFonts w:hint="eastAsia"/>
        </w:rPr>
        <w:t>2.1.2</w:t>
      </w:r>
      <w:r>
        <w:t xml:space="preserve"> Market-Driven Disruption</w:t>
      </w:r>
    </w:p>
    <w:p w14:paraId="69D28273" w14:textId="77777777" w:rsidR="00766919" w:rsidRDefault="00610896">
      <w:pPr>
        <w:ind w:firstLine="480"/>
      </w:pPr>
      <w:r>
        <w:t>In 2003, Christensen systematically classified disruptive innovation into two primary categories: low-end disruption and new-market disruption. He later refined the concept by introducing the high-end disruption pathway</w:t>
      </w:r>
      <w:r>
        <w:fldChar w:fldCharType="begin"/>
      </w:r>
      <w:r>
        <w:instrText xml:space="preserve"> ADDIN ZOTERO_ITEM CSL_CITATION {"citationID":"YlT4WSFJ","properties":{"formattedCitation":"\\super [12]\\nosupersub{}","plainCitation":"[12]","noteIndex":0},"citationItems":[{"id":275,"uris":["http://zotero.org/users/14506701/items/EEGBJQKL"],"itemData":</w:instrText>
      </w:r>
      <w:r>
        <w:rPr>
          <w:rFonts w:hint="eastAsia"/>
        </w:rPr>
        <w:instrText>{"id":275,"type":"document","title":"</w:instrText>
      </w:r>
      <w:r>
        <w:rPr>
          <w:rFonts w:hint="eastAsia"/>
        </w:rPr>
        <w:instrText>颠覆性创新的概念嬗变与边界拓展</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2]</w:t>
      </w:r>
      <w:r>
        <w:fldChar w:fldCharType="end"/>
      </w:r>
      <w:r>
        <w:t xml:space="preserve">. Since then, scholarly research has extensively examined disruptive innovation across both low-end and </w:t>
      </w:r>
      <w:bookmarkStart w:id="1" w:name="_Hlk210392046"/>
      <w:r>
        <w:t>high-end market segments</w:t>
      </w:r>
      <w:bookmarkEnd w:id="1"/>
      <w:r>
        <w:t>.</w:t>
      </w:r>
    </w:p>
    <w:p w14:paraId="4BE36379" w14:textId="68A03E48" w:rsidR="00766919" w:rsidRDefault="00610896">
      <w:pPr>
        <w:ind w:firstLine="482"/>
      </w:pPr>
      <w:r>
        <w:rPr>
          <w:b/>
          <w:bCs/>
        </w:rPr>
        <w:t xml:space="preserve">Low-end market disruption. </w:t>
      </w:r>
      <w:r>
        <w:t xml:space="preserve">Low-end market disruption initially targets niche </w:t>
      </w:r>
      <w:r>
        <w:lastRenderedPageBreak/>
        <w:t>segments characterized by low profitability, serving as a strategic entry point for emerging technologies. As technological advancements enhance performance, these innovations progressively infiltrate and displace larger, mainstream markets. Conversely, new market disruption involves the creation of entirely novel markets or value networks through innovative technologies</w:t>
      </w:r>
      <w:r>
        <w:fldChar w:fldCharType="begin"/>
      </w:r>
      <w:r>
        <w:instrText xml:space="preserve"> ADDIN ZOTERO_ITEM CSL_CITATION {"citationID":"58dbLtaF","properties":{"formattedCitation":"\\super [13]\\nosupersub{}","plainCitation":"[13]","noteIndex":0},"citationItems":[{"id":277,"uris":["http://zotero.org/users/14506701/items/IGPRZCMH"],"itemData":{"id":277,"type":"article-journal","language":"en","source":"Zotero","title":"Disruptive Technology Reconsidered: A Critique and Research Agenda","author":[{"family":"Danneels","given":"Erwin"}]}}],"schema":"https://github.com/citation-style-language/schema/raw/master/csl-citation.json"} </w:instrText>
      </w:r>
      <w:r>
        <w:fldChar w:fldCharType="separate"/>
      </w:r>
      <w:r>
        <w:rPr>
          <w:rFonts w:cs="Times New Roman"/>
          <w:kern w:val="0"/>
          <w:vertAlign w:val="superscript"/>
        </w:rPr>
        <w:t>[13]</w:t>
      </w:r>
      <w:r>
        <w:fldChar w:fldCharType="end"/>
      </w:r>
      <w:r>
        <w:t>. Early-stage disruptive innovations introduce novel business models or technological solutions capable of transforming market dynamics, often beginning in peripheral or low-end segments before expanding into mainstream markets</w:t>
      </w:r>
      <w:r>
        <w:fldChar w:fldCharType="begin"/>
      </w:r>
      <w:r>
        <w:instrText xml:space="preserve"> ADDIN ZOTERO_ITEM CSL_CITATION {"citationID":"kJ1AeO8h","properties":{"formattedCitation":"\\super [14]\\nosupersub{}","plainCitation":"[14]","noteIndex":0},"citationItems":[{"id":279,"uris":["http://zotero.org/users/14506701/items/2L6MB2YU"],"itemData":{"id":279,"type":"article-journal","abstract":"Three essential questions about innovations prevent academics from helping managers determine if a new technology is a disruptive innovation to their organization. First, what is a disruptive innovation? Second, how can a disruptive innovation be disruptive to some and yet sustaining to others? Third, how can disruptive innovations be identiﬁed before a disruption has occurred in an organization? This paper proposes answers to these three questions by redeﬁning disruptive innovations through use of innovation adoption characteristics. Through the relative nature of innovation characteristics, a heuristic, or Baedeker, to better determine if an innovation could be disruptive to an organization is proposed. Illustration of the approach is presented to show how potentially disruptive innovations could be identiﬁed before an organizational disruption has occurred.","container-title":"Industrial Marketing Management","language":"en","source":"Zotero","title":"Defining and identifying disruptive innovations","author":[{"family":"Nagy","given":"Delmer"},{"family":"Schuessler","given":"Joseph"},{"family":"Dubinsky","given":"Alan"}],"issued":{"date-parts":[["2016"]]}}}],"schema":"https://github.com/citation-style-language/schema/raw/master/csl-citation.json"} </w:instrText>
      </w:r>
      <w:r>
        <w:fldChar w:fldCharType="separate"/>
      </w:r>
      <w:r>
        <w:rPr>
          <w:rFonts w:cs="Times New Roman"/>
          <w:kern w:val="0"/>
          <w:vertAlign w:val="superscript"/>
        </w:rPr>
        <w:t>[14]</w:t>
      </w:r>
      <w:r>
        <w:fldChar w:fldCharType="end"/>
      </w:r>
      <w:r>
        <w:t>. This expansion offers consumers new value propositions, driving demand along a trajectory that enables low-end disruptive technologies to serve broader consumer bases with reduced costs and adequate performance, ultimately displacing incumbent mainstream technologies</w:t>
      </w:r>
      <w:r>
        <w:fldChar w:fldCharType="begin"/>
      </w:r>
      <w:r>
        <w:instrText xml:space="preserve"> ADDIN ZOTERO_ITEM CSL_CITATION {"citationID":"ezhAlumD","properties":{"formattedCitation":"\\super [15]\\nosupersub{}","plainCitation":"[15]","noteIndex":0},"citationItems":[{"id":282,"uris":["http://zotero.org/users/14506701/items/ITWD9YH5"],"itemData":{"id":282,"type":"article-journal","language":"en","source":"Zotero","title":"When are technologies disruptive? a demand-based view of the emergence of competition","author":[{"family":"Adner","given":"Ron"}],"issued":{"date-parts":[["2002"]]}}}],"schema":"https://github.com/citation-style-language/schema/raw/master/csl-citation.json"} </w:instrText>
      </w:r>
      <w:r>
        <w:fldChar w:fldCharType="separate"/>
      </w:r>
      <w:r>
        <w:rPr>
          <w:rFonts w:cs="Times New Roman"/>
          <w:kern w:val="0"/>
          <w:vertAlign w:val="superscript"/>
        </w:rPr>
        <w:t>[15]</w:t>
      </w:r>
      <w:r>
        <w:fldChar w:fldCharType="end"/>
      </w:r>
      <w:r>
        <w:t>. Yang Guiju et al(2020)</w:t>
      </w:r>
      <w:r>
        <w:fldChar w:fldCharType="begin"/>
      </w:r>
      <w:r>
        <w:instrText xml:space="preserve"> ADDIN ZOTERO_ITEM CSL_CITATION {"citationID":"FDTwYdgO","properties":{"formattedCitation":"\\super [16]\\nosupersub{}","plainCitation":"[16]","noteIndex":0},"citationItems":[{"id":281,"uris":["http://zotero.org/users/14506701/items/BES7AYS3"],"itemData":</w:instrText>
      </w:r>
      <w:r>
        <w:rPr>
          <w:rFonts w:hint="eastAsia"/>
        </w:rPr>
        <w:instrText>{"id":281,"type":"document","title":"</w:instrText>
      </w:r>
      <w:r>
        <w:rPr>
          <w:rFonts w:hint="eastAsia"/>
        </w:rPr>
        <w:instrText>本土制造企业低端颠覆的理论与案例研究</w:instrText>
      </w:r>
      <w:r>
        <w:rPr>
          <w:rFonts w:hint="eastAsia"/>
        </w:rPr>
        <w:instrText>_</w:instrText>
      </w:r>
      <w:r>
        <w:rPr>
          <w:rFonts w:hint="eastAsia"/>
        </w:rPr>
        <w:instrText>杨桂菊</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6]</w:t>
      </w:r>
      <w:r>
        <w:fldChar w:fldCharType="end"/>
      </w:r>
      <w:r>
        <w:t xml:space="preserve"> conceptualize low-end disruption as a strategic market positioning approach, where firms target price-sensitive consumer segments by re-engineering existing mainstream technologies at lower costs to develop new, cost-advantaged products.</w:t>
      </w:r>
    </w:p>
    <w:p w14:paraId="6D6BEFCC" w14:textId="77777777" w:rsidR="00766919" w:rsidRDefault="00610896">
      <w:pPr>
        <w:ind w:firstLine="480"/>
      </w:pPr>
      <w:r>
        <w:t>From an evolutionary standpoint, disruptive innovation in low-end markets is a dynamic process involving shifts in market perception from the startup phase to market maturity. During the initial stage, firms attract early adopters through differentiated branding strategies; in the catch-up phase, they improve market positioning by enhancing products and services; and in the mature phase, they solidify market leadership through continuous innovation and trendsetting. In summary, implementing disruption in low-end markets requires acute market intelligence, adaptable strategic planning, and strong execution capabilities to achieve success in highly competitive environments.</w:t>
      </w:r>
    </w:p>
    <w:p w14:paraId="60DB52F4" w14:textId="07780D7A" w:rsidR="00766919" w:rsidRDefault="00610896">
      <w:pPr>
        <w:ind w:firstLine="482"/>
      </w:pPr>
      <w:r>
        <w:rPr>
          <w:rFonts w:hint="eastAsia"/>
          <w:b/>
          <w:bCs/>
        </w:rPr>
        <w:t>H</w:t>
      </w:r>
      <w:r>
        <w:rPr>
          <w:b/>
          <w:bCs/>
        </w:rPr>
        <w:t>igh-end market segments.</w:t>
      </w:r>
      <w:r>
        <w:t xml:space="preserve"> For organizations to effectively develop and commercialize high-end disruptive innovations, they must align strategic market positioning with innovation management, cultivate conflicting skill sets, and develop resources and capabilities that simultaneously target both emerging and mainstream customer segments</w:t>
      </w:r>
      <w:r>
        <w:fldChar w:fldCharType="begin"/>
      </w:r>
      <w:r>
        <w:instrText xml:space="preserve"> ADDIN ZOTERO_ITEM CSL_CITATION {"citationID":"QX8Fs0W1","properties":{"formattedCitation":"\\super [18]\\nosupersub{}","plainCitation":"[18]","noteIndex":0},"citationItems":[{"id":288,"uris":["http://zotero.org/users/14506701/items/DXF36JMQ"],"itemData":{"id":288,"type":"article-journal","container-title":"Journal of Product Innovation Management","DOI":"10.1111/j.1540-5885.2005.00178.x","ISSN":"0737-6782, 1540-5885","issue":"1","journalAbbreviation":"J of Product Innov Manag","language":"en","license":"http://onlinelibrary.wiley.com/termsAndConditions#vor","page":"26-33","source":"DOI.org (Crossref)","title":"Successful Development and Commercialization of Technological Innovation: Insights Based on Strategy Type","title-short":"Successful Development and Commercialization of Technological Innovation","volume":"23","author":[{"family":"Slater","given":"Stanley F."},{"family":"Mohr","given":"Jakki J."}],"issued":{"date-parts":[["2006",1]]}}}],"schema":"https://github.com/citation-style-language/schema/raw/master/csl-citation.json"} </w:instrText>
      </w:r>
      <w:r>
        <w:fldChar w:fldCharType="separate"/>
      </w:r>
      <w:r>
        <w:rPr>
          <w:rFonts w:cs="Times New Roman"/>
          <w:kern w:val="0"/>
          <w:vertAlign w:val="superscript"/>
        </w:rPr>
        <w:t>[18]</w:t>
      </w:r>
      <w:r>
        <w:fldChar w:fldCharType="end"/>
      </w:r>
      <w:r>
        <w:t>. Sandström (2011)</w:t>
      </w:r>
      <w:r>
        <w:fldChar w:fldCharType="begin"/>
      </w:r>
      <w:r>
        <w:instrText xml:space="preserve"> ADDIN ZOTERO_ITEM CSL_CITATION {"citationID":"RFyf0TXp","properties":{"formattedCitation":"\\super [19]\\nosupersub{}","plainCitation":"[19]","noteIndex":0},"citationItems":[{"id":286,"uris":["http://zotero.org/users/14506701/items/2W5RPSGS"],"itemData":{"id":286,"type":"article-journal","abstract":"The literature on disruptive technologies has previously stated that those innovations often emerge in low-end segments or in new markets and as the performance improves it eventually displaces the old technology. This article aims to explain how and why a technology may prosper in high-end or mainstream markets despite its initially lower performance and does so through three in-depth case studies. The findings suggest that those technologies may compensate the inferior performance by simplifying and removing work for customers. For instance, digital imaging emerged in high-end segments since these customers were willing to trade-off the initially lower image quality in order to remove the usage of film. Based upon these results, the paper concludes that the literature on disruptive technologies needs to maintain a more nuanced view of value and how it is created and distributed inside the customer’s organisation.","language":"en","source":"Zotero","title":"High-end disruptive technologies with an inferior performance","author":[{"family":"Sandström","given":"Christian"}]}}],"schema":"https://github.com/citation-style-language/schema/raw/master/csl-citation.json"} </w:instrText>
      </w:r>
      <w:r>
        <w:fldChar w:fldCharType="separate"/>
      </w:r>
      <w:r>
        <w:rPr>
          <w:rFonts w:cs="Times New Roman"/>
          <w:kern w:val="0"/>
          <w:vertAlign w:val="superscript"/>
        </w:rPr>
        <w:t>[19]</w:t>
      </w:r>
      <w:r>
        <w:fldChar w:fldCharType="end"/>
      </w:r>
      <w:r>
        <w:t xml:space="preserve"> argues that high-end market disruption extends beyond mere technological performance competition;</w:t>
      </w:r>
      <w:r>
        <w:rPr>
          <w:rFonts w:hint="eastAsia"/>
        </w:rPr>
        <w:t xml:space="preserve"> </w:t>
      </w:r>
      <w:r>
        <w:t>it fundamentally involves identifying and leveraging the systemic value generated by new technologies within premium markets, as well as adapting to and shaping the complex value networks within client organizations. Akbar et al(2019)</w:t>
      </w:r>
      <w:r>
        <w:fldChar w:fldCharType="begin"/>
      </w:r>
      <w:r>
        <w:instrText xml:space="preserve"> ADDIN ZOTERO_ITEM CSL_CITATION {"citationID":"6F1ewTjj","properties":{"formattedCitation":"\\super [20]\\nosupersub{}","plainCitation":"[20]","noteIndex":0},"citationItems":[{"id":290,"uris":["http://zotero.org/users/14506701/items/VE5FT3U5"],"itemData":{"id":290,"type":"article-journal","abstract":"Earlier research has focused on the single dimension of disruptive innovation that originates in the low-end market. Disruptive innovators tend to focus on targeting niche markets at the lower-end of the economic ladder, providing alternatives to existing products. Disruptive innovators that originate in low-end markets are inferior to existing products. However, they improve over time to attract mainstream customers and take over incumbents. This single dimension has ignored the disruptive innovation that originates in the high-end market in terms of superior products. This research focuses on the latter context and the notion of consolidating high-end disruption into disruptive innovation frameworks. High-end disruptive innovation is successful when escalated affordably. Customers cannot afford superior products in the high-end market, though with passage of time they achieve affordability and attract mainstream customer to disrupt the market. In both cases, market incumbents ignore disruptive innovation. They enjoy profit margins at the expense of low-end disruptors and overlook market volume at the cost of high-end disruption. Initially, in both cases, incumbents react by driving profitability through sustaining innovations.","language":"en","source":"Zotero","title":"DISRUPTIVE INNOVATION: THE HIGH-END MARKET PERSPECTIVE","author":[{"family":"Akbar","given":"Mian Faisal"}]}}],"schema":"https://github.com/citation-style-language/schema/raw/master/csl-citation.json"} </w:instrText>
      </w:r>
      <w:r>
        <w:fldChar w:fldCharType="separate"/>
      </w:r>
      <w:r>
        <w:rPr>
          <w:rFonts w:cs="Times New Roman"/>
          <w:kern w:val="0"/>
          <w:vertAlign w:val="superscript"/>
        </w:rPr>
        <w:t>[20]</w:t>
      </w:r>
      <w:r>
        <w:fldChar w:fldCharType="end"/>
      </w:r>
      <w:r>
        <w:t xml:space="preserve"> classify high-end disruptive innovation into three categories: immediate high-end market penetration, new-attribute high-end market penetration, and new-market high-end incursion. Immediate high-end penetration typically involves offering products or services with distinct differentiation </w:t>
      </w:r>
      <w:r>
        <w:lastRenderedPageBreak/>
        <w:t>or superiority over existing solutions through premium positioning; new-attribute high-end penetration focuses on enhancing existing products or introducing novel features to attract high-end consumers; new-market high-end incursion involves pioneering entirely new markets or industries to attract customers into the high-end segment, providing innovative products or services while conducting market education to communicate the value of premium offerings. Similarly, Zhang Guangyu(2021)</w:t>
      </w:r>
      <w:r>
        <w:fldChar w:fldCharType="begin"/>
      </w:r>
      <w:r>
        <w:instrText xml:space="preserve"> ADDIN ZOTERO_ITEM CSL_CITATION {"citationID":"8LiSTOZp","properties":{"formattedCitation":"\\super [21]\\nosupersub{}","plainCitation":"[21]","noteIndex":0},"citationItems":[{"id":291,"uris":["http://zotero.org/users/14506701/items/VHI6YI3V"],"itemData":</w:instrText>
      </w:r>
      <w:r>
        <w:rPr>
          <w:rFonts w:hint="eastAsia"/>
        </w:rPr>
        <w:instrText>{"id":291,"type":"document","title":"</w:instrText>
      </w:r>
      <w:r>
        <w:rPr>
          <w:rFonts w:hint="eastAsia"/>
        </w:rPr>
        <w:instrText>人工智能企业何以实现颠覆性</w:instrText>
      </w:r>
      <w:r>
        <w:rPr>
          <w:rFonts w:hint="eastAsia"/>
        </w:rPr>
        <w:instrText>...</w:instrText>
      </w:r>
      <w:r>
        <w:rPr>
          <w:rFonts w:hint="eastAsia"/>
        </w:rPr>
        <w:instrText>新</w:instrText>
      </w:r>
      <w:r>
        <w:rPr>
          <w:rFonts w:hint="eastAsia"/>
        </w:rPr>
        <w:instrText>_</w:instrText>
      </w:r>
      <w:r>
        <w:rPr>
          <w:rFonts w:hint="eastAsia"/>
        </w:rPr>
        <w:instrText>——基于扎根理论的探索</w:instrText>
      </w:r>
      <w:r>
        <w:rPr>
          <w:rFonts w:hint="eastAsia"/>
        </w:rPr>
        <w:instrText>_</w:instrText>
      </w:r>
      <w:r>
        <w:rPr>
          <w:rFonts w:hint="eastAsia"/>
        </w:rPr>
        <w:instrText>张光宇</w:instrText>
      </w:r>
      <w:r>
        <w:rPr>
          <w:rFonts w:hint="eastAsia"/>
        </w:rPr>
        <w:instrText xml:space="preserve"> (1).pdf"}}],"schema":"https://github.com/citation-style-language/schema/raw/master/csl-citation.json"} </w:instrText>
      </w:r>
      <w:r>
        <w:fldChar w:fldCharType="separate"/>
      </w:r>
      <w:r>
        <w:rPr>
          <w:rFonts w:cs="Times New Roman"/>
          <w:kern w:val="0"/>
          <w:vertAlign w:val="superscript"/>
        </w:rPr>
        <w:t>[21]</w:t>
      </w:r>
      <w:r>
        <w:fldChar w:fldCharType="end"/>
      </w:r>
      <w:r>
        <w:t xml:space="preserve"> emphasizes that high-end market disruption is a gradual process that transforms existing market structures and competitive dynamics through the integration of technological innovation and strategic market positioning; Yun, Leixin et al(2024)</w:t>
      </w:r>
      <w:r>
        <w:fldChar w:fldCharType="begin"/>
      </w:r>
      <w:r>
        <w:instrText xml:space="preserve"> ADDIN ZOTERO_ITEM CSL_CITATION {"citationID":"u5CefG9A","properties":{"formattedCitation":"\\super [22]\\nosupersub{}","plainCitation":"[22]","noteIndex":0},"citationItems":[{"id":293,"uris":["http://zotero.org/users/14506701/items/YBMMVNAZ"],"itemData":</w:instrText>
      </w:r>
      <w:r>
        <w:rPr>
          <w:rFonts w:hint="eastAsia"/>
        </w:rPr>
        <w:instrText>{"id":293,"type":"document","title":"</w:instrText>
      </w:r>
      <w:r>
        <w:rPr>
          <w:rFonts w:hint="eastAsia"/>
        </w:rPr>
        <w:instrText>企业如何通过数字化转型实现</w:instrText>
      </w:r>
      <w:r>
        <w:rPr>
          <w:rFonts w:hint="eastAsia"/>
        </w:rPr>
        <w:instrText>...</w:instrText>
      </w:r>
      <w:r>
        <w:rPr>
          <w:rFonts w:hint="eastAsia"/>
        </w:rPr>
        <w:instrText>——基于潍柴集团的案例研究</w:instrText>
      </w:r>
      <w:r>
        <w:rPr>
          <w:rFonts w:hint="eastAsia"/>
        </w:rPr>
        <w:instrText>_</w:instrText>
      </w:r>
      <w:r>
        <w:rPr>
          <w:rFonts w:hint="eastAsia"/>
        </w:rPr>
        <w:instrText>云乐鑫</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22]</w:t>
      </w:r>
      <w:r>
        <w:fldChar w:fldCharType="end"/>
      </w:r>
      <w:r>
        <w:t xml:space="preserve"> highlight that digital disruptive innovation within enterprises, in the context of the digital economy era, involves the fundamental transformation of traditional products, services, and business models through the application and advancement of digital technologies. This facilitates disruptive innovation across multiple dimensions and domains, enabling breakthroughs in enterprise innovation and strengthening market competitiveness.</w:t>
      </w:r>
    </w:p>
    <w:p w14:paraId="590A3F91" w14:textId="41364006" w:rsidR="00766919" w:rsidRDefault="00610896">
      <w:pPr>
        <w:ind w:firstLine="482"/>
      </w:pPr>
      <w:r>
        <w:rPr>
          <w:b/>
          <w:bCs/>
        </w:rPr>
        <w:t xml:space="preserve">Digital-driven disruptive innovation. </w:t>
      </w:r>
      <w:r>
        <w:t>Wang Haijun et al(2020)</w:t>
      </w:r>
      <w:r>
        <w:fldChar w:fldCharType="begin"/>
      </w:r>
      <w:r>
        <w:instrText xml:space="preserve"> ADDIN ZOTERO_ITEM CSL_CITATION {"citationID":"rq8lYrQR","properties":{"formattedCitation":"\\super [23]\\nosupersub{}","plainCitation":"[23]","noteIndex":0},"citationItems":[{"id":367,"uris":["http://zotero.org/users/14506701/items/764M376Y"],"itemData":{"id":367,"type":"document","title":"</w:instrText>
      </w:r>
      <w:r>
        <w:rPr>
          <w:rFonts w:hint="eastAsia"/>
        </w:rPr>
        <w:instrText>如何驱动企业颠覆性创新</w:instrText>
      </w:r>
      <w:r>
        <w:instrText>_</w:instrText>
      </w:r>
      <w:r>
        <w:rPr>
          <w:rFonts w:hint="eastAsia"/>
        </w:rPr>
        <w:instrText>模块化数字平台视角的探讨</w:instrText>
      </w:r>
      <w:r>
        <w:instrText>_</w:instrText>
      </w:r>
      <w:r>
        <w:rPr>
          <w:rFonts w:hint="eastAsia"/>
        </w:rPr>
        <w:instrText>王海军</w:instrText>
      </w:r>
      <w:r>
        <w:instrText xml:space="preserve">"}}],"schema":"https://github.com/citation-style-language/schema/raw/master/csl-citation.json"} </w:instrText>
      </w:r>
      <w:r>
        <w:fldChar w:fldCharType="separate"/>
      </w:r>
      <w:r>
        <w:rPr>
          <w:vertAlign w:val="superscript"/>
        </w:rPr>
        <w:t>[23]</w:t>
      </w:r>
      <w:r>
        <w:fldChar w:fldCharType="end"/>
      </w:r>
      <w:r>
        <w:t xml:space="preserve"> introduced disruptive innovation through modular digital platforms, enabling rapid product iteration via modular design. The integration of advanced digital technologies—such as big data analytics, cloud computing, and artificial intelligence—facilitates the development of innovative products and services. This strategy promotes user engagement in the innovation lifecycle, utilizing the platform to collect user feedback and foster user-centric innovation. Jia Weifeng (2023)</w:t>
      </w:r>
      <w:r>
        <w:fldChar w:fldCharType="begin"/>
      </w:r>
      <w:r>
        <w:instrText xml:space="preserve"> ADDIN ZOTERO_ITEM CSL_CITATION {"citationID":"dlAKPsw9","properties":{"formattedCitation":"\\super [24]\\nosupersub{}","plainCitation":"[24]","noteIndex":0},"citationItems":[{"id":381,"uris":["http://zotero.org/users/14506701/items/CB3JIJUW"],"itemData":</w:instrText>
      </w:r>
      <w:r>
        <w:rPr>
          <w:rFonts w:hint="eastAsia"/>
        </w:rPr>
        <w:instrText>{"id":381,"type":"document","title":"</w:instrText>
      </w:r>
      <w:r>
        <w:rPr>
          <w:rFonts w:hint="eastAsia"/>
        </w:rPr>
        <w:instrText>颠覆性创新驱动信息产业与制造业融合模式研究</w:instrText>
      </w:r>
      <w:r>
        <w:rPr>
          <w:rFonts w:hint="eastAsia"/>
        </w:rPr>
        <w:instrText>_</w:instrText>
      </w:r>
      <w:r>
        <w:rPr>
          <w:rFonts w:hint="eastAsia"/>
        </w:rPr>
        <w:instrText>贾卫峰</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4]</w:t>
      </w:r>
      <w:r>
        <w:fldChar w:fldCharType="end"/>
      </w:r>
      <w:r>
        <w:t xml:space="preserve"> articulated disruptive innovation within the intelligent manufacturing sector, emphasizing technological innovation as the primary catalyst for digital industry breakthroughs. This drives organizations to overcome traditional corporate barriers and attain technological leadership, fundamentally transforming existing technical paradigms, industrial ecosystems, and market structures. The scope includes applications of emerging technologies like artificial intelligence, Internet of Things (IoT), robotics, and additive manufacturing. In public administration, disruptive innovation is achieved through the integration of AI and big data analytics, enabling real-time social monitoring and comprehensive data analysis to enhance the scientific rigor and precision of policy formulation</w:t>
      </w:r>
      <w:r>
        <w:fldChar w:fldCharType="begin"/>
      </w:r>
      <w:r>
        <w:instrText xml:space="preserve"> ADDIN ZOTERO_ITEM CSL_CITATION {"citationID":"6dpnr6NX","properties":{"formattedCitation":"\\super [25]\\nosupersub{}","plainCitation":"[25]","noteIndex":0},"citationItems":[{"id":363,"uris":["http://zotero.org/users/14506701/items/GTAQDGDX"],"itemData":</w:instrText>
      </w:r>
      <w:r>
        <w:rPr>
          <w:rFonts w:hint="eastAsia"/>
        </w:rPr>
        <w:instrText>{"id":363,"type":"document","title":"</w:instrText>
      </w:r>
      <w:r>
        <w:rPr>
          <w:rFonts w:hint="eastAsia"/>
        </w:rPr>
        <w:instrText>人工智能等颠覆性技术赋能新质生产力发展</w:instrText>
      </w:r>
      <w:r>
        <w:rPr>
          <w:rFonts w:hint="eastAsia"/>
        </w:rPr>
        <w:instrText>_</w:instrText>
      </w:r>
      <w:r>
        <w:rPr>
          <w:rFonts w:hint="eastAsia"/>
        </w:rPr>
        <w:instrText>陈炜</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5]</w:t>
      </w:r>
      <w:r>
        <w:fldChar w:fldCharType="end"/>
      </w:r>
      <w:r>
        <w:t xml:space="preserve">. In intellectual property management, advanced technologies such as natural language processing and machine learning improve the efficiency of patent search and analysis, aiding researchers and enterprises in swiftly acquiring industry insights, optimizing R&amp;D resource allocation, and reducing redundant efforts. </w:t>
      </w:r>
      <w:r>
        <w:lastRenderedPageBreak/>
        <w:t>Application and approval processes for IP benefit from increased efficiency and accuracy, allowing for precise valuation predictions of patents. This accelerates IP commercialization and transaction processes, thereby facilitating the industrialization of innovation outputs.</w:t>
      </w:r>
    </w:p>
    <w:p w14:paraId="79359136" w14:textId="77777777" w:rsidR="00766919" w:rsidRDefault="00610896">
      <w:pPr>
        <w:ind w:firstLine="480"/>
        <w:rPr>
          <w:color w:val="FF0000"/>
        </w:rPr>
      </w:pPr>
      <w:r>
        <w:t>Overall, conceptual transitions align with the core attributes of disruptive technological innovation</w:t>
      </w:r>
      <w:r>
        <w:fldChar w:fldCharType="begin"/>
      </w:r>
      <w:r>
        <w:instrText xml:space="preserve"> ADDIN ZOTERO_ITEM CSL_CITATION {"citationID":"gmyY1KLR","properties":{"formattedCitation":"\\super [26]\\nosupersub{}","plainCitation":"[26]","noteIndex":0},"citationItems":[{"id":151,"uris":["http://zotero.org/users/14506701/items/RJJFULNU"],"itemData":{"id":151,"type":"article-journal","abstract":"The current study investigates the global logistics player Aramex and how it deals with disruptive technologies. In particular, it focuses on the unique business model that the case organisation has adopted and that allows for disruption to be managed through collaborative knowledge management. The study is qualitative and uses video, document/text and interview material for the case organisation. Data was analysed in two coding stages to derive at the categories/themes that have the most explanatory power. Aramex, a global logistics providers originating from the Middle East, is utilised to illustrate their business concept that determines and permeates their organisational culture. Disruptive technological innovations, such as Big Data Analytics, new hardware, smart apps that can connect individuals to the corporation in diﬀerent contexts, feature strongly, to manage their collective knowledge of innovation and value creation. Disruption is embedded in their business model and an important part of their business operations.","container-title":"Journal of Business Research","DOI":"10.1016/j.jbusres.2017.11.037","ISSN":"01482963","journalAbbreviation":"Journal of Business Research","language":"en","page":"400-407","source":"DOI.org (Crossref)","title":"A knowledge management and sharing business model for dealing with disruption: The case of Aramex","title-short":"A knowledge management and sharing business model for dealing with disruption","volume":"94","author":[{"family":"V. Alberti-Alhtaybat","given":"Larissa"},{"family":"Al-Htaybat","given":"Khaldoon"},{"family":"Hutaibat","given":"Khalid"}],"issued":{"date-parts":[["2019",1]]}}}],"schema":"https://github.com/citation-style-language/schema/raw/master/csl-citation.json"} </w:instrText>
      </w:r>
      <w:r>
        <w:fldChar w:fldCharType="separate"/>
      </w:r>
      <w:r>
        <w:rPr>
          <w:rFonts w:cs="Times New Roman"/>
          <w:kern w:val="0"/>
          <w:vertAlign w:val="superscript"/>
        </w:rPr>
        <w:t>[26]</w:t>
      </w:r>
      <w:r>
        <w:fldChar w:fldCharType="end"/>
      </w:r>
      <w:r>
        <w:t>: 1)Simplified technological solutions expanding market accessibility; 2)Novel innovations necessitating iterative development; 3)Emerging technological advancements challenging incumbent firms; 4)Business model transformation; 5)Extended adoption cycles impacting the entire industry ecosystem.</w:t>
      </w:r>
    </w:p>
    <w:p w14:paraId="1710C845" w14:textId="77777777" w:rsidR="00766919" w:rsidRDefault="00610896">
      <w:pPr>
        <w:pStyle w:val="2"/>
        <w:numPr>
          <w:ilvl w:val="0"/>
          <w:numId w:val="0"/>
        </w:numPr>
      </w:pPr>
      <w:r>
        <w:rPr>
          <w:rFonts w:hint="eastAsia"/>
        </w:rPr>
        <w:t xml:space="preserve">2.2 </w:t>
      </w:r>
      <w:r>
        <w:t>Innovation</w:t>
      </w:r>
      <w:r>
        <w:rPr>
          <w:rFonts w:hint="eastAsia"/>
        </w:rPr>
        <w:t xml:space="preserve"> </w:t>
      </w:r>
      <w:r>
        <w:t>Disruptive Innovation Measurement Research</w:t>
      </w:r>
    </w:p>
    <w:p w14:paraId="79DFB815" w14:textId="77777777" w:rsidR="00766919" w:rsidRDefault="00610896">
      <w:pPr>
        <w:ind w:firstLine="480"/>
      </w:pPr>
      <w:r>
        <w:t>Assessing disruptive innovation facilitates the identification and mitigation of challenges associated with the ongoing technological revolution and industrial transformation, while capitalizing on the developmental opportunities it offers</w:t>
      </w:r>
      <w:r>
        <w:fldChar w:fldCharType="begin"/>
      </w:r>
      <w:r>
        <w:instrText xml:space="preserve"> ADDIN ZOTERO_ITEM CSL_CITATION {"citationID":"8WvrTip9","properties":{"formattedCitation":"\\super [1]\\nosupersub{}","plainCitation":"[1]","noteIndex":0},"citationItems":[{"id":268,"uris":["http://zotero.org/users/14506701/items/7R46XTG5"],"itemData":{"</w:instrText>
      </w:r>
      <w:r>
        <w:rPr>
          <w:rFonts w:hint="eastAsia"/>
        </w:rPr>
        <w:instrText>id":268,"type":"document","title":"</w:instrText>
      </w:r>
      <w:r>
        <w:rPr>
          <w:rFonts w:hint="eastAsia"/>
        </w:rPr>
        <w:instrText>新形势下我国颠覆性创新的发展现状、典型模式及路径选择</w:instrText>
      </w:r>
      <w:r>
        <w:rPr>
          <w:rFonts w:hint="eastAsia"/>
        </w:rPr>
        <w:instrText>_</w:instrText>
      </w:r>
      <w:r>
        <w:rPr>
          <w:rFonts w:hint="eastAsia"/>
        </w:rPr>
        <w:instrText>宋亮</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1]</w:t>
      </w:r>
      <w:r>
        <w:fldChar w:fldCharType="end"/>
      </w:r>
      <w:r>
        <w:t xml:space="preserve">. Domestic researchers have undertaken comprehensive studies on the metrics and evaluation methodologies of disruptive innovation, progressively establishing various frameworks and assessment scales across multiple dimensions. These predominantly include two key domains: behavioral </w:t>
      </w:r>
      <w:bookmarkStart w:id="2" w:name="OLE_LINK11"/>
      <w:r>
        <w:t>metrics</w:t>
      </w:r>
      <w:bookmarkEnd w:id="2"/>
      <w:r>
        <w:t xml:space="preserve"> and </w:t>
      </w:r>
      <w:bookmarkStart w:id="3" w:name="_Hlk210341463"/>
      <w:r>
        <w:t>performance indicators</w:t>
      </w:r>
      <w:bookmarkEnd w:id="3"/>
      <w:r>
        <w:t>.</w:t>
      </w:r>
    </w:p>
    <w:p w14:paraId="16A6069A" w14:textId="77777777" w:rsidR="00766919" w:rsidRDefault="00610896">
      <w:pPr>
        <w:pStyle w:val="3"/>
        <w:numPr>
          <w:ilvl w:val="0"/>
          <w:numId w:val="0"/>
        </w:numPr>
      </w:pPr>
      <w:r>
        <w:rPr>
          <w:rFonts w:hint="eastAsia"/>
        </w:rPr>
        <w:t xml:space="preserve">2.2.1 </w:t>
      </w:r>
      <w:r>
        <w:t xml:space="preserve">Disruptive Innovation Behavior </w:t>
      </w:r>
      <w:r>
        <w:rPr>
          <w:rFonts w:hint="eastAsia"/>
        </w:rPr>
        <w:t>M</w:t>
      </w:r>
      <w:r>
        <w:t>etrics</w:t>
      </w:r>
    </w:p>
    <w:p w14:paraId="7A57F6EB" w14:textId="6679F4A1" w:rsidR="00766919" w:rsidRDefault="00610896">
      <w:pPr>
        <w:ind w:firstLine="480"/>
      </w:pPr>
      <w:r>
        <w:t>Disruptive innovation activities within organizations involve specific strategic initiatives capable of inducing transformative effects, primarily encompassing two core domains: research and development of emerging technologies and new product development. Building upon prior research, Zhao Wei (2015)</w:t>
      </w:r>
      <w:r>
        <w:fldChar w:fldCharType="begin"/>
      </w:r>
      <w:r>
        <w:instrText xml:space="preserve"> ADDIN ZOTERO_ITEM CSL_CITATION {"citationID":"mmTqNb97","properties":{"formattedCitation":"\\super [27]\\nosupersub{}","plainCitation":"[27]","noteIndex":0},"citationItems":[{"id":166,"uris":["http://zotero.org/users/14506701/items/D9WGXC6F"],"itemData":{"id":166,"type":"document","title":"</w:instrText>
      </w:r>
      <w:r>
        <w:rPr>
          <w:rFonts w:hint="eastAsia"/>
        </w:rPr>
        <w:instrText>赵玮</w:instrText>
      </w:r>
      <w:r>
        <w:instrText>.</w:instrText>
      </w:r>
      <w:r>
        <w:rPr>
          <w:rFonts w:hint="eastAsia"/>
        </w:rPr>
        <w:instrText>融资约束、政府</w:instrText>
      </w:r>
      <w:r>
        <w:instrText xml:space="preserve"> R&amp;D </w:instrText>
      </w:r>
      <w:r>
        <w:rPr>
          <w:rFonts w:hint="eastAsia"/>
        </w:rPr>
        <w:instrText>资助与企业研发投入——来自中国</w:instrText>
      </w:r>
      <w:r>
        <w:instrText xml:space="preserve"> </w:instrText>
      </w:r>
      <w:r>
        <w:rPr>
          <w:rFonts w:hint="eastAsia"/>
        </w:rPr>
        <w:instrText>战略性新兴产业的实证研究</w:instrText>
      </w:r>
      <w:r>
        <w:instrText>[J].</w:instrText>
      </w:r>
      <w:r>
        <w:rPr>
          <w:rFonts w:hint="eastAsia"/>
        </w:rPr>
        <w:instrText>当代财经</w:instrText>
      </w:r>
      <w:r>
        <w:instrText xml:space="preserve">,2015(11):86-97"}}],"schema":"https://github.com/citation-style-language/schema/raw/master/csl-citation.json"} </w:instrText>
      </w:r>
      <w:r>
        <w:fldChar w:fldCharType="separate"/>
      </w:r>
      <w:r>
        <w:rPr>
          <w:vertAlign w:val="superscript"/>
        </w:rPr>
        <w:t>[27]</w:t>
      </w:r>
      <w:r>
        <w:fldChar w:fldCharType="end"/>
      </w:r>
      <w:r>
        <w:t xml:space="preserve"> constructed a multidimensional framework for corporate R&amp;D investment, analyzing such expenditures across four dimensions: internal organizational factors (executive ownership stake, firm size, firm age), financial metrics (cash flow, liquidity reserves, debt ratio, solvency), competitive market dynamics (market concentration, market power), and operational and developmental capabilities (efficiency, profitability, growth potential). Zhang Jinfu et al(2020)</w:t>
      </w:r>
      <w:r>
        <w:fldChar w:fldCharType="begin"/>
      </w:r>
      <w:r>
        <w:instrText xml:space="preserve"> ADDIN ZOTERO_ITEM CSL_CITATION {"citationID":"LOhVXvox","properties":{"formattedCitation":"\\super [28]\\nosupersub{}","plainCitation":"[28]","noteIndex":0},"citationItems":[{"id":378,"uris":["http://zotero.org/users/14506701/items/S7SRRHLK"],"itemData":</w:instrText>
      </w:r>
      <w:r>
        <w:rPr>
          <w:rFonts w:hint="eastAsia"/>
        </w:rPr>
        <w:instrText>{"id":378,"type":"document","title":"</w:instrText>
      </w:r>
      <w:r>
        <w:rPr>
          <w:rFonts w:hint="eastAsia"/>
        </w:rPr>
        <w:instrText>创新网络结构对颠覆性创新的</w:instrText>
      </w:r>
      <w:r>
        <w:rPr>
          <w:rFonts w:hint="eastAsia"/>
        </w:rPr>
        <w:instrText>...</w:instrText>
      </w:r>
      <w:r>
        <w:rPr>
          <w:rFonts w:hint="eastAsia"/>
        </w:rPr>
        <w:instrText>制——双元性学习的中介作用</w:instrText>
      </w:r>
      <w:r>
        <w:rPr>
          <w:rFonts w:hint="eastAsia"/>
        </w:rPr>
        <w:instrText>_</w:instrText>
      </w:r>
      <w:r>
        <w:rPr>
          <w:rFonts w:hint="eastAsia"/>
        </w:rPr>
        <w:instrText>张金福</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8]</w:t>
      </w:r>
      <w:r>
        <w:fldChar w:fldCharType="end"/>
      </w:r>
      <w:r>
        <w:t xml:space="preserve"> concentrated on resource inputs, including indicators such as substantial investments in R&amp;D projects, development of critical corporate equipment, strategic sales reforms, recruitment of new personnel, and adoption of innovative production technologies. Duan Junshan et al(2021)</w:t>
      </w:r>
      <w:r>
        <w:fldChar w:fldCharType="begin"/>
      </w:r>
      <w:r>
        <w:instrText xml:space="preserve"> ADDIN ZOTERO_ITEM CSL_CITATION {"citationID":"oZfwu4V5","properties":{"formattedCitation":"\\super [29]\\nosupersub{}","plainCitation":"[29]","noteIndex":0},"citationItems":[{"id":295,"uris":["http://zotero.org/users/14506701/items/5QMVF3B7"],"itemData":</w:instrText>
      </w:r>
      <w:r>
        <w:rPr>
          <w:rFonts w:hint="eastAsia"/>
        </w:rPr>
        <w:instrText>{"id":295,"type":"document","title":"</w:instrText>
      </w:r>
      <w:r>
        <w:rPr>
          <w:rFonts w:hint="eastAsia"/>
        </w:rPr>
        <w:instrText>金融投资行为与企业技术创新——动机分析与经验证据</w:instrText>
      </w:r>
      <w:r>
        <w:rPr>
          <w:rFonts w:hint="eastAsia"/>
        </w:rPr>
        <w:instrText>_</w:instrText>
      </w:r>
      <w:r>
        <w:rPr>
          <w:rFonts w:hint="eastAsia"/>
        </w:rPr>
        <w:instrText>段军山</w:instrText>
      </w:r>
      <w:r>
        <w:rPr>
          <w:rFonts w:hint="eastAsia"/>
        </w:rPr>
        <w:instrText xml:space="preserve">.pdf"}}],"schema":"https://github.com/citation-style-language/schema/raw/master/csl-citation.json"} </w:instrText>
      </w:r>
      <w:r>
        <w:fldChar w:fldCharType="separate"/>
      </w:r>
      <w:r>
        <w:rPr>
          <w:rFonts w:cs="Times New Roman"/>
          <w:kern w:val="0"/>
          <w:vertAlign w:val="superscript"/>
        </w:rPr>
        <w:t>[29]</w:t>
      </w:r>
      <w:r>
        <w:fldChar w:fldCharType="end"/>
      </w:r>
      <w:r>
        <w:t xml:space="preserve"> utilized the natural logarithm of R&amp;D expenditure to quantify technological innovation investment, noting that increased resource allocation to financial investments influences R&amp;D and innovation expenditure. Song Zeming et al(2023)</w:t>
      </w:r>
      <w:r>
        <w:fldChar w:fldCharType="begin"/>
      </w:r>
      <w:r>
        <w:instrText xml:space="preserve"> ADDIN ZOTERO_ITEM CSL_CITATION {"citationID":"RQKvgmCm","properties":{"formattedCitation":"\\super [30]\\nosupersub{}","plainCitation":"[30]","noteIndex":0},"citationItems":[{"id":376,"uris":["http://zotero.org/users/14506701/items/ZSNF5RK3"],"itemData":</w:instrText>
      </w:r>
      <w:r>
        <w:rPr>
          <w:rFonts w:hint="eastAsia"/>
        </w:rPr>
        <w:instrText>{"id":376,"type":"document","title":"5G</w:instrText>
      </w:r>
      <w:r>
        <w:rPr>
          <w:rFonts w:hint="eastAsia"/>
        </w:rPr>
        <w:instrText>科技企业如何在日益激烈</w:instrText>
      </w:r>
      <w:r>
        <w:rPr>
          <w:rFonts w:hint="eastAsia"/>
        </w:rPr>
        <w:instrText>...fsQCA</w:instrText>
      </w:r>
      <w:r>
        <w:rPr>
          <w:rFonts w:hint="eastAsia"/>
        </w:rPr>
        <w:instrText>的多因素组态分析</w:instrText>
      </w:r>
      <w:r>
        <w:rPr>
          <w:rFonts w:hint="eastAsia"/>
        </w:rPr>
        <w:instrText>_</w:instrText>
      </w:r>
      <w:r>
        <w:rPr>
          <w:rFonts w:hint="eastAsia"/>
        </w:rPr>
        <w:instrText>宋泽明</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0]</w:t>
      </w:r>
      <w:r>
        <w:fldChar w:fldCharType="end"/>
      </w:r>
      <w:r>
        <w:t xml:space="preserve"> primarily evaluated government fiscal support, assessing innovation-specific funding, financing </w:t>
      </w:r>
      <w:r>
        <w:lastRenderedPageBreak/>
        <w:t>channels for innovation capital, preferential loans, major risk mitigation measures, and the advantages, attractiveness, and facilitation provided by local economic development to corporate innovation initiatives. Concerning market disruption, Fan Zhiwen et al(2019)</w:t>
      </w:r>
      <w:r>
        <w:fldChar w:fldCharType="begin"/>
      </w:r>
      <w:r>
        <w:instrText xml:space="preserve"> ADDIN ZOTERO_ITEM CSL_CITATION {"citationID":"SgEXDt6Q","properties":{"formattedCitation":"\\super [31]\\nosupersub{}","plainCitation":"[31]","noteIndex":0},"citationItems":[{"id":356,"uris":["http://zotero.org/users/14506701/items/T6VKXZIH"],"itemData":</w:instrText>
      </w:r>
      <w:r>
        <w:rPr>
          <w:rFonts w:hint="eastAsia"/>
        </w:rPr>
        <w:instrText>{"id":356,"type":"document","title":"</w:instrText>
      </w:r>
      <w:r>
        <w:rPr>
          <w:rFonts w:hint="eastAsia"/>
        </w:rPr>
        <w:instrText>后发企业营销能力对颠覆性创新的影响机制</w:instrText>
      </w:r>
      <w:r>
        <w:rPr>
          <w:rFonts w:hint="eastAsia"/>
        </w:rPr>
        <w:instrText>_</w:instrText>
      </w:r>
      <w:r>
        <w:rPr>
          <w:rFonts w:hint="eastAsia"/>
        </w:rPr>
        <w:instrText>樊志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1]</w:t>
      </w:r>
      <w:r>
        <w:fldChar w:fldCharType="end"/>
      </w:r>
      <w:r>
        <w:t xml:space="preserve"> proposed assessment through indicators such as a new product’s market share relative to comparable offerings, actual sales revenue, and target market demand. Zhang Guangyu et al(2023)</w:t>
      </w:r>
      <w:r>
        <w:fldChar w:fldCharType="begin"/>
      </w:r>
      <w:r>
        <w:instrText xml:space="preserve"> ADDIN ZOTERO_ITEM CSL_CITATION {"citationID":"PT0QHX1w","properties":{"formattedCitation":"\\super [32]\\nosupersub{}","plainCitation":"[32]","noteIndex":0},"citationItems":[{"id":361,"uris":["http://zotero.org/users/14506701/items/9WR6UZX6"],"itemData":</w:instrText>
      </w:r>
      <w:r>
        <w:rPr>
          <w:rFonts w:hint="eastAsia"/>
        </w:rPr>
        <w:instrText>{"id":361,"type":"document","title":"</w:instrText>
      </w:r>
      <w:r>
        <w:rPr>
          <w:rFonts w:hint="eastAsia"/>
        </w:rPr>
        <w:instrText>跨界技术并购如何促进后发企业颠覆性创新</w:instrText>
      </w:r>
      <w:r>
        <w:rPr>
          <w:rFonts w:hint="eastAsia"/>
        </w:rPr>
        <w:instrText>__</w:instrText>
      </w:r>
      <w:r>
        <w:rPr>
          <w:rFonts w:hint="eastAsia"/>
        </w:rPr>
        <w:instrText>张光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2]</w:t>
      </w:r>
      <w:r>
        <w:fldChar w:fldCharType="end"/>
      </w:r>
      <w:r>
        <w:t xml:space="preserve"> further refined the core assets associated with disruptive innovation, examining fixed assets, patented technologies, and production facilities or equipment, while emphasizing the importance of production cycles, cost management, and market share. Additionally, Yang Jin et al(2024)</w:t>
      </w:r>
      <w:r>
        <w:fldChar w:fldCharType="begin"/>
      </w:r>
      <w:r>
        <w:instrText xml:space="preserve"> ADDIN ZOTERO_ITEM CSL_CITATION {"citationID":"U8Ly0Sex","properties":{"formattedCitation":"\\super [33]\\nosupersub{}","plainCitation":"[33]","noteIndex":0},"citationItems":[{"id":429,"uris":["http://zotero.org/users/14506701/items/QF6YJC7H"],"itemData":</w:instrText>
      </w:r>
      <w:r>
        <w:rPr>
          <w:rFonts w:hint="eastAsia"/>
        </w:rPr>
        <w:instrText>{"id":429,"type":"document","title":"</w:instrText>
      </w:r>
      <w:r>
        <w:rPr>
          <w:rFonts w:hint="eastAsia"/>
        </w:rPr>
        <w:instrText>装备制造企业如何开展颠覆性</w:instrText>
      </w:r>
      <w:r>
        <w:rPr>
          <w:rFonts w:hint="eastAsia"/>
        </w:rPr>
        <w:instrText>...</w:instrText>
      </w:r>
      <w:r>
        <w:rPr>
          <w:rFonts w:hint="eastAsia"/>
        </w:rPr>
        <w:instrText>略</w:instrText>
      </w:r>
      <w:r>
        <w:rPr>
          <w:rFonts w:hint="eastAsia"/>
        </w:rPr>
        <w:instrText>-</w:instrText>
      </w:r>
      <w:r>
        <w:rPr>
          <w:rFonts w:hint="eastAsia"/>
        </w:rPr>
        <w:instrText>结构权变理论的组态分析</w:instrText>
      </w:r>
      <w:r>
        <w:rPr>
          <w:rFonts w:hint="eastAsia"/>
        </w:rPr>
        <w:instrText>_</w:instrText>
      </w:r>
      <w:r>
        <w:rPr>
          <w:rFonts w:hint="eastAsia"/>
        </w:rPr>
        <w:instrText>杨瑾</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3]</w:t>
      </w:r>
      <w:r>
        <w:fldChar w:fldCharType="end"/>
      </w:r>
      <w:r>
        <w:t xml:space="preserve"> identified total sales expenses and total R&amp;D expenditure as key metrics for evaluating market disruption potential.</w:t>
      </w:r>
    </w:p>
    <w:p w14:paraId="1BA87F52" w14:textId="77777777" w:rsidR="00766919" w:rsidRDefault="00610896">
      <w:pPr>
        <w:ind w:firstLine="480"/>
        <w:rPr>
          <w:rFonts w:cs="Times New Roman"/>
        </w:rPr>
      </w:pPr>
      <w:r>
        <w:rPr>
          <w:rFonts w:cs="Times New Roman"/>
        </w:rPr>
        <w:t>Assessing disruptive innovation within organizations necessitates evaluating not only the intrinsic technological attributes but also conducting a holistic analysis across various dimensions: internal resource capabilities, external environmental factors, market performance metrics, and strategic alignment. Only through this multidimensional evaluation can firms attain a precise understanding of their innovation ecosystem and develop more targeted strategies for fostering breakthrough technological advancements.</w:t>
      </w:r>
    </w:p>
    <w:p w14:paraId="2A2940A3" w14:textId="77777777" w:rsidR="00766919" w:rsidRDefault="00610896">
      <w:pPr>
        <w:pStyle w:val="3"/>
        <w:numPr>
          <w:ilvl w:val="0"/>
          <w:numId w:val="0"/>
        </w:numPr>
      </w:pPr>
      <w:r>
        <w:rPr>
          <w:rFonts w:hint="eastAsia"/>
        </w:rPr>
        <w:t xml:space="preserve">2.2.2 </w:t>
      </w:r>
      <w:r>
        <w:t>Disruptive innovation performance metrics</w:t>
      </w:r>
    </w:p>
    <w:p w14:paraId="0BA16A82" w14:textId="77777777" w:rsidR="00766919" w:rsidRDefault="00610896">
      <w:pPr>
        <w:ind w:firstLine="480"/>
      </w:pPr>
      <w:r>
        <w:t>Currently, the assessment of disruptive innovation efficacy predominantly involves the following methodologies and performance metrics.</w:t>
      </w:r>
    </w:p>
    <w:p w14:paraId="4A7FC708" w14:textId="3562A9D8" w:rsidR="00766919" w:rsidRDefault="00610896">
      <w:pPr>
        <w:ind w:firstLine="482"/>
      </w:pPr>
      <w:r>
        <w:rPr>
          <w:b/>
          <w:bCs/>
        </w:rPr>
        <w:t xml:space="preserve">Patent portfolio. </w:t>
      </w:r>
      <w:r>
        <w:t>As a direct indicator of corporate R&amp;D activity, patent portfolio size is frequently utilized to assess the quality and influence of breakthrough innovation technologies. Shu, Chao-Hui et al(2022)</w:t>
      </w:r>
      <w:r>
        <w:fldChar w:fldCharType="begin"/>
      </w:r>
      <w:r>
        <w:instrText xml:space="preserve"> ADDIN ZOTERO_ITEM CSL_CITATION {"citationID":"NArE0BcD","properties":{"formattedCitation":"\\super [34]\\nosupersub{}","plainCitation":"[34]","noteIndex":0},"citationItems":[{"id":364,"uris":["http://zotero.org/users/14506701/items/N9UKUMFF"],"itemData":</w:instrText>
      </w:r>
      <w:r>
        <w:rPr>
          <w:rFonts w:hint="eastAsia"/>
        </w:rPr>
        <w:instrText>{"id":364,"type":"document","title":"</w:instrText>
      </w:r>
      <w:r>
        <w:rPr>
          <w:rFonts w:hint="eastAsia"/>
        </w:rPr>
        <w:instrText>人工智能赋能企业颠覆性创新的路径分析</w:instrText>
      </w:r>
      <w:r>
        <w:rPr>
          <w:rFonts w:hint="eastAsia"/>
        </w:rPr>
        <w:instrText>_</w:instrText>
      </w:r>
      <w:r>
        <w:rPr>
          <w:rFonts w:hint="eastAsia"/>
        </w:rPr>
        <w:instrText>束超慧</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4]</w:t>
      </w:r>
      <w:r>
        <w:fldChar w:fldCharType="end"/>
      </w:r>
      <w:r>
        <w:rPr>
          <w:rFonts w:hint="eastAsia"/>
        </w:rPr>
        <w:t xml:space="preserve"> </w:t>
      </w:r>
      <w:r>
        <w:t>employed five metrics—claim count, patent family count, citation count, citing patent count, and patent IPC classification—to identify disruptive patent technologies within organizations. Patent quality assessment methods consider not only volume but also technological significance and legal scope of protection, providing a comprehensive reflection of corporate innovation capacity. Wang Weige et al(2024)</w:t>
      </w:r>
      <w:r>
        <w:fldChar w:fldCharType="begin"/>
      </w:r>
      <w:r>
        <w:instrText xml:space="preserve"> ADDIN ZOTERO_ITEM CSL_CITATION {"citationID":"C1XjYDES","properties":{"formattedCitation":"\\super [35]\\nosupersub{}","plainCitation":"[35]","noteIndex":0},"citationItems":[{"id":432,"uris":["http://zotero.org/users/14506701/items/B3DBC9TI"],"itemData":</w:instrText>
      </w:r>
      <w:r>
        <w:rPr>
          <w:rFonts w:hint="eastAsia"/>
        </w:rPr>
        <w:instrText>{"id":432,"type":"document","title":"</w:instrText>
      </w:r>
      <w:r>
        <w:rPr>
          <w:rFonts w:hint="eastAsia"/>
        </w:rPr>
        <w:instrText>数字经济背景下零售平台企业技术创新的溢出效应测度</w:instrText>
      </w:r>
      <w:r>
        <w:rPr>
          <w:rFonts w:hint="eastAsia"/>
        </w:rPr>
        <w:instrText>_</w:instrText>
      </w:r>
      <w:r>
        <w:rPr>
          <w:rFonts w:hint="eastAsia"/>
        </w:rPr>
        <w:instrText>王伟歌</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5]</w:t>
      </w:r>
      <w:r>
        <w:fldChar w:fldCharType="end"/>
      </w:r>
      <w:r>
        <w:t xml:space="preserve"> conducted a quantitative analysis of technological innovation spillover effects, using indicators such as ‘patent application volume,’ ‘patent citation volume,’ and ‘patent grant volume’ to describe inter-firm technological knowledge transfer. They utilized similarity matrices and patent citation networks, combined with new product output data, to measure the direct spillover effects of technological innovation among retail platform enterprises, illustrating how one company's innovation accelerates new product development in others.</w:t>
      </w:r>
    </w:p>
    <w:p w14:paraId="23035487" w14:textId="0BA39A09" w:rsidR="00766919" w:rsidRDefault="00610896">
      <w:pPr>
        <w:ind w:firstLine="482"/>
      </w:pPr>
      <w:bookmarkStart w:id="4" w:name="OLE_LINK15"/>
      <w:r>
        <w:rPr>
          <w:b/>
          <w:bCs/>
        </w:rPr>
        <w:lastRenderedPageBreak/>
        <w:t>Disruptive new products.</w:t>
      </w:r>
      <w:r>
        <w:t xml:space="preserve"> </w:t>
      </w:r>
      <w:bookmarkEnd w:id="4"/>
      <w:r>
        <w:t>Assessing disruptive innovation outputs offers a direct indicator of an organization's effectiveness in implementing disruptive strategies.</w:t>
      </w:r>
      <w:r>
        <w:rPr>
          <w:rFonts w:hint="eastAsia"/>
        </w:rPr>
        <w:t xml:space="preserve"> </w:t>
      </w:r>
      <w:r>
        <w:t>Zhang Jinfu et al(2020)</w:t>
      </w:r>
      <w:r>
        <w:fldChar w:fldCharType="begin"/>
      </w:r>
      <w:r>
        <w:instrText xml:space="preserve"> ADDIN ZOTERO_ITEM CSL_CITATION {"citationID":"sRTFws4I","properties":{"formattedCitation":"\\super [28]\\nosupersub{}","plainCitation":"[28]","noteIndex":0},"citationItems":[{"id":378,"uris":["http://zotero.org/users/14506701/items/S7SRRHLK"],"itemData":</w:instrText>
      </w:r>
      <w:r>
        <w:rPr>
          <w:rFonts w:hint="eastAsia"/>
        </w:rPr>
        <w:instrText>{"id":378,"type":"document","title":"</w:instrText>
      </w:r>
      <w:r>
        <w:rPr>
          <w:rFonts w:hint="eastAsia"/>
        </w:rPr>
        <w:instrText>创新网络结构对颠覆性创新的</w:instrText>
      </w:r>
      <w:r>
        <w:rPr>
          <w:rFonts w:hint="eastAsia"/>
        </w:rPr>
        <w:instrText>...</w:instrText>
      </w:r>
      <w:r>
        <w:rPr>
          <w:rFonts w:hint="eastAsia"/>
        </w:rPr>
        <w:instrText>制——双元性学习的中介作用</w:instrText>
      </w:r>
      <w:r>
        <w:rPr>
          <w:rFonts w:hint="eastAsia"/>
        </w:rPr>
        <w:instrText>_</w:instrText>
      </w:r>
      <w:r>
        <w:rPr>
          <w:rFonts w:hint="eastAsia"/>
        </w:rPr>
        <w:instrText>张金福</w:instrText>
      </w:r>
      <w:r>
        <w:rPr>
          <w:rFonts w:hint="eastAsia"/>
        </w:rPr>
        <w:instrText xml:space="preserve">"}}],"schema":"https://github.com/citation-style-language/schema/raw/master/csl-citation.json"} </w:instrText>
      </w:r>
      <w:r>
        <w:fldChar w:fldCharType="separate"/>
      </w:r>
      <w:r>
        <w:rPr>
          <w:rFonts w:cs="Times New Roman"/>
          <w:kern w:val="0"/>
          <w:vertAlign w:val="superscript"/>
        </w:rPr>
        <w:t>[28]</w:t>
      </w:r>
      <w:r>
        <w:fldChar w:fldCharType="end"/>
      </w:r>
      <w:r>
        <w:t xml:space="preserve"> utilized indicators such as the count of entirely new flagship offerings and the number of novel technological advancements to evaluate corporate disruptive innovation performance. Tana (2020)</w:t>
      </w:r>
      <w:r>
        <w:fldChar w:fldCharType="begin"/>
      </w:r>
      <w:r>
        <w:instrText xml:space="preserve"> ADDIN ZOTERO_ITEM CSL_CITATION {"citationID":"tOI6xF5K","properties":{"formattedCitation":"\\super [36]\\nosupersub{}","plainCitation":"[36]","noteIndex":0},"citationItems":[{"id":430,"uris":["http://zotero.org/users/14506701/items/DAH5WNKW"],"itemData":</w:instrText>
      </w:r>
      <w:r>
        <w:rPr>
          <w:rFonts w:hint="eastAsia"/>
        </w:rPr>
        <w:instrText>{"id":430,"type":"document","title":"</w:instrText>
      </w:r>
      <w:r>
        <w:rPr>
          <w:rFonts w:hint="eastAsia"/>
        </w:rPr>
        <w:instrText>跨界搜索对企业创新绩效的影响</w:instrText>
      </w:r>
      <w:r>
        <w:rPr>
          <w:rFonts w:hint="eastAsia"/>
        </w:rPr>
        <w:instrText>_</w:instrText>
      </w:r>
      <w:r>
        <w:rPr>
          <w:rFonts w:hint="eastAsia"/>
        </w:rPr>
        <w:instrText>塔娜</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6]</w:t>
      </w:r>
      <w:r>
        <w:fldChar w:fldCharType="end"/>
      </w:r>
      <w:r>
        <w:t xml:space="preserve"> adopted a process-oriented framework, measuring the volume and diversity of new product developments, the velocity of product launches, and the success rate of new product development to assess the scope and depth of disruptive innovation. From a market analysis perspective, Ma Hongjia et al(2022)</w:t>
      </w:r>
      <w:r>
        <w:fldChar w:fldCharType="begin"/>
      </w:r>
      <w:r>
        <w:instrText xml:space="preserve"> ADDIN ZOTERO_ITEM CSL_CITATION {"citationID":"N6Y6KeDD","properties":{"formattedCitation":"\\super [37]\\nosupersub{}","plainCitation":"[37]","noteIndex":0},"citationItems":[{"id":431,"uris":["http://zotero.org/users/14506701/items/SK84WRQ3"],"itemData":</w:instrText>
      </w:r>
      <w:r>
        <w:rPr>
          <w:rFonts w:hint="eastAsia"/>
        </w:rPr>
        <w:instrText>{"id":431,"type":"document","title":"</w:instrText>
      </w:r>
      <w:r>
        <w:rPr>
          <w:rFonts w:hint="eastAsia"/>
        </w:rPr>
        <w:instrText>网络市场导向、机会能力与新</w:instrText>
      </w:r>
      <w:r>
        <w:rPr>
          <w:rFonts w:hint="eastAsia"/>
        </w:rPr>
        <w:instrText>...</w:instrText>
      </w:r>
      <w:r>
        <w:rPr>
          <w:rFonts w:hint="eastAsia"/>
        </w:rPr>
        <w:instrText>业绩效——一个交互效应模型</w:instrText>
      </w:r>
      <w:r>
        <w:rPr>
          <w:rFonts w:hint="eastAsia"/>
        </w:rPr>
        <w:instrText>_</w:instrText>
      </w:r>
      <w:r>
        <w:rPr>
          <w:rFonts w:hint="eastAsia"/>
        </w:rPr>
        <w:instrText>马鸿佳</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7]</w:t>
      </w:r>
      <w:r>
        <w:fldChar w:fldCharType="end"/>
      </w:r>
      <w:r>
        <w:t xml:space="preserve"> employed metrics including net profit margins of disruptive products, return on investment, market share, sales growth rate, and overall market penetration, which indirectly reflect market acceptance and the competitive positioning of the enterprise.</w:t>
      </w:r>
    </w:p>
    <w:p w14:paraId="51CE719E" w14:textId="127F1011" w:rsidR="00766919" w:rsidRDefault="00610896">
      <w:pPr>
        <w:ind w:firstLine="482"/>
        <w:rPr>
          <w:rFonts w:cs="Times New Roman"/>
        </w:rPr>
      </w:pPr>
      <w:r>
        <w:rPr>
          <w:rFonts w:cs="Times New Roman"/>
          <w:b/>
          <w:bCs/>
        </w:rPr>
        <w:t xml:space="preserve">Financial performance indicators. </w:t>
      </w:r>
      <w:r>
        <w:rPr>
          <w:rFonts w:cs="Times New Roman"/>
        </w:rPr>
        <w:t>Extensive empirical analysis has been undertaken on corporate financial performance metrics. Yan Li (2012)</w:t>
      </w:r>
      <w:r>
        <w:fldChar w:fldCharType="begin"/>
      </w:r>
      <w:r>
        <w:instrText xml:space="preserve"> ADDIN ZOTERO_ITEM CSL_CITATION {"citationID":"5wpxh4J3","properties":{"formattedCitation":"\\super [38]\\nosupersub{}","plainCitation":"[38]","noteIndex":0},"citationItems":[{"id":171,"uris":["http://zotero.org/users/14506701/items/PM3I7VM4"],"itemData":</w:instrText>
      </w:r>
      <w:r>
        <w:rPr>
          <w:rFonts w:hint="eastAsia"/>
        </w:rPr>
        <w:instrText>{"id":171,"type":"document","title":"</w:instrText>
      </w:r>
      <w:r>
        <w:rPr>
          <w:rFonts w:hint="eastAsia"/>
        </w:rPr>
        <w:instrText>市场绩效</w:instrText>
      </w:r>
      <w:r>
        <w:rPr>
          <w:rFonts w:hint="eastAsia"/>
        </w:rPr>
        <w:instrText xml:space="preserve"> </w:instrText>
      </w:r>
      <w:r>
        <w:rPr>
          <w:rFonts w:hint="eastAsia"/>
        </w:rPr>
        <w:instrText>颜莉</w:instrText>
      </w:r>
      <w:r>
        <w:rPr>
          <w:rFonts w:hint="eastAsia"/>
        </w:rPr>
        <w:instrText>.</w:instrText>
      </w:r>
      <w:r>
        <w:rPr>
          <w:rFonts w:hint="eastAsia"/>
        </w:rPr>
        <w:instrText>我国区域创新效率评价指标体系实证研究</w:instrText>
      </w:r>
      <w:r>
        <w:rPr>
          <w:rFonts w:hint="eastAsia"/>
        </w:rPr>
        <w:instrText>[J].</w:instrText>
      </w:r>
      <w:r>
        <w:rPr>
          <w:rFonts w:hint="eastAsia"/>
        </w:rPr>
        <w:instrText>管理世</w:instrText>
      </w:r>
      <w:r>
        <w:rPr>
          <w:rFonts w:hint="eastAsia"/>
        </w:rPr>
        <w:instrText xml:space="preserve"> </w:instrText>
      </w:r>
      <w:r>
        <w:rPr>
          <w:rFonts w:hint="eastAsia"/>
        </w:rPr>
        <w:instrText>界</w:instrText>
      </w:r>
      <w:r>
        <w:rPr>
          <w:rFonts w:hint="eastAsia"/>
        </w:rPr>
        <w:instrText xml:space="preserve">,2012(05):174-175."}}],"schema":"https://github.com/citation-style-language/schema/raw/master/csl-citation.json"} </w:instrText>
      </w:r>
      <w:r>
        <w:fldChar w:fldCharType="separate"/>
      </w:r>
      <w:r>
        <w:rPr>
          <w:rFonts w:cs="Times New Roman"/>
          <w:kern w:val="0"/>
          <w:vertAlign w:val="superscript"/>
        </w:rPr>
        <w:t>[38]</w:t>
      </w:r>
      <w:r>
        <w:fldChar w:fldCharType="end"/>
      </w:r>
      <w:r>
        <w:rPr>
          <w:rFonts w:cs="Times New Roman"/>
        </w:rPr>
        <w:t xml:space="preserve"> established a comprehensive regional innovation efficiency assessment framework, evaluating innovation outputs across five key dimensions: scientific achievements, economic benefits, social benefits, environmental sustainability, and regional competitiveness. Yang Guiju et al(2020)</w:t>
      </w:r>
      <w:r>
        <w:fldChar w:fldCharType="begin"/>
      </w:r>
      <w:r>
        <w:instrText xml:space="preserve"> ADDIN ZOTERO_ITEM CSL_CITATION {"citationID":"XrbRbyEw","properties":{"formattedCitation":"\\super [39]\\nosupersub{}","plainCitation":"[39]","noteIndex":0},"citationItems":[{"id":160,"uris":["http://zotero.org/users/14506701/items/MJFT26AA"],"itemData":</w:instrText>
      </w:r>
      <w:r>
        <w:rPr>
          <w:rFonts w:hint="eastAsia"/>
        </w:rPr>
        <w:instrText>{"id":160,"type":"document","title":"</w:instrText>
      </w:r>
      <w:r>
        <w:rPr>
          <w:rFonts w:hint="eastAsia"/>
        </w:rPr>
        <w:instrText>财务绩效</w:instrText>
      </w:r>
      <w:r>
        <w:rPr>
          <w:rFonts w:hint="eastAsia"/>
        </w:rPr>
        <w:instrText xml:space="preserve"> </w:instrText>
      </w:r>
      <w:r>
        <w:rPr>
          <w:rFonts w:hint="eastAsia"/>
        </w:rPr>
        <w:instrText>杨桂菊</w:instrText>
      </w:r>
      <w:r>
        <w:rPr>
          <w:rFonts w:hint="eastAsia"/>
        </w:rPr>
        <w:instrText>,</w:instrText>
      </w:r>
      <w:r>
        <w:rPr>
          <w:rFonts w:hint="eastAsia"/>
        </w:rPr>
        <w:instrText>陈思睿</w:instrText>
      </w:r>
      <w:r>
        <w:rPr>
          <w:rFonts w:hint="eastAsia"/>
        </w:rPr>
        <w:instrText>,</w:instrText>
      </w:r>
      <w:r>
        <w:rPr>
          <w:rFonts w:hint="eastAsia"/>
        </w:rPr>
        <w:instrText>王彤</w:instrText>
      </w:r>
      <w:r>
        <w:rPr>
          <w:rFonts w:hint="eastAsia"/>
        </w:rPr>
        <w:instrText>.</w:instrText>
      </w:r>
      <w:r>
        <w:rPr>
          <w:rFonts w:hint="eastAsia"/>
        </w:rPr>
        <w:instrText>本土制造企业低端颠覆的理论与案例研究</w:instrText>
      </w:r>
      <w:r>
        <w:rPr>
          <w:rFonts w:hint="eastAsia"/>
        </w:rPr>
        <w:instrText xml:space="preserve"> [J].</w:instrText>
      </w:r>
      <w:r>
        <w:rPr>
          <w:rFonts w:hint="eastAsia"/>
        </w:rPr>
        <w:instrText>科研管理</w:instrText>
      </w:r>
      <w:r>
        <w:rPr>
          <w:rFonts w:hint="eastAsia"/>
        </w:rPr>
        <w:instrText xml:space="preserve">,2020,41(03):164-173."}}],"schema":"https://github.com/citation-style-language/schema/raw/master/csl-citation.json"} </w:instrText>
      </w:r>
      <w:r>
        <w:fldChar w:fldCharType="separate"/>
      </w:r>
      <w:r>
        <w:rPr>
          <w:rFonts w:cs="Times New Roman"/>
          <w:kern w:val="0"/>
          <w:vertAlign w:val="superscript"/>
        </w:rPr>
        <w:t>[39]</w:t>
      </w:r>
      <w:r>
        <w:fldChar w:fldCharType="end"/>
      </w:r>
      <w:r>
        <w:rPr>
          <w:rFonts w:cs="Times New Roman"/>
        </w:rPr>
        <w:t xml:space="preserve"> employed corporate financial indicators as benchmarks for assessing the implementation efficacy of disruptive innovation initiatives. The evaluation of technological innovation performance extends beyond financial metrics to include market-oriented indicators. Zeng Zhuoqi et al(2022)</w:t>
      </w:r>
      <w:r>
        <w:fldChar w:fldCharType="begin"/>
      </w:r>
      <w:r>
        <w:instrText xml:space="preserve"> ADDIN ZOTERO_ITEM CSL_CITATION {"citationID":"JP7m9krA","properties":{"formattedCitation":"\\super [40]\\nosupersub{}","plainCitation":"[40]","noteIndex":0},"citationItems":[{"id":177,"uris":["http://zotero.org/users/14506701/items/HG5JE22Q"],"itemData":</w:instrText>
      </w:r>
      <w:r>
        <w:rPr>
          <w:rFonts w:hint="eastAsia"/>
        </w:rPr>
        <w:instrText>{"id":177,"type":"document","title":"</w:instrText>
      </w:r>
      <w:r>
        <w:rPr>
          <w:rFonts w:hint="eastAsia"/>
        </w:rPr>
        <w:instrText>曾卓骐</w:instrText>
      </w:r>
      <w:r>
        <w:rPr>
          <w:rFonts w:hint="eastAsia"/>
        </w:rPr>
        <w:instrText>,</w:instrText>
      </w:r>
      <w:r>
        <w:rPr>
          <w:rFonts w:hint="eastAsia"/>
        </w:rPr>
        <w:instrText>王跃</w:instrText>
      </w:r>
      <w:r>
        <w:rPr>
          <w:rFonts w:hint="eastAsia"/>
        </w:rPr>
        <w:instrText>.</w:instrText>
      </w:r>
      <w:r>
        <w:rPr>
          <w:rFonts w:hint="eastAsia"/>
        </w:rPr>
        <w:instrText>战略性新兴产业上市公司动态创新效率测度及其影</w:instrText>
      </w:r>
      <w:r>
        <w:rPr>
          <w:rFonts w:hint="eastAsia"/>
        </w:rPr>
        <w:instrText xml:space="preserve"> </w:instrText>
      </w:r>
      <w:r>
        <w:rPr>
          <w:rFonts w:hint="eastAsia"/>
        </w:rPr>
        <w:instrText>响因素研究——基于两阶段</w:instrText>
      </w:r>
      <w:r>
        <w:rPr>
          <w:rFonts w:hint="eastAsia"/>
        </w:rPr>
        <w:instrText xml:space="preserve"> DSBM </w:instrText>
      </w:r>
      <w:r>
        <w:rPr>
          <w:rFonts w:hint="eastAsia"/>
        </w:rPr>
        <w:instrText>模型与</w:instrText>
      </w:r>
      <w:r>
        <w:rPr>
          <w:rFonts w:hint="eastAsia"/>
        </w:rPr>
        <w:instrText xml:space="preserve"> Tobit </w:instrText>
      </w:r>
      <w:r>
        <w:rPr>
          <w:rFonts w:hint="eastAsia"/>
        </w:rPr>
        <w:instrText>模型</w:instrText>
      </w:r>
      <w:r>
        <w:rPr>
          <w:rFonts w:hint="eastAsia"/>
        </w:rPr>
        <w:instrText>[J].</w:instrText>
      </w:r>
      <w:r>
        <w:rPr>
          <w:rFonts w:hint="eastAsia"/>
        </w:rPr>
        <w:instrText>科技进步与对</w:instrText>
      </w:r>
      <w:r>
        <w:rPr>
          <w:rFonts w:hint="eastAsia"/>
        </w:rPr>
        <w:instrText xml:space="preserve"> </w:instrText>
      </w:r>
      <w:r>
        <w:rPr>
          <w:rFonts w:hint="eastAsia"/>
        </w:rPr>
        <w:instrText>策</w:instrText>
      </w:r>
      <w:r>
        <w:rPr>
          <w:rFonts w:hint="eastAsia"/>
        </w:rPr>
        <w:instrText xml:space="preserve">,2022,39(21):65-74."}}],"schema":"https://github.com/citation-style-language/schema/raw/master/csl-citation.json"} </w:instrText>
      </w:r>
      <w:r>
        <w:fldChar w:fldCharType="separate"/>
      </w:r>
      <w:r>
        <w:rPr>
          <w:rFonts w:cs="Times New Roman"/>
          <w:kern w:val="0"/>
          <w:vertAlign w:val="superscript"/>
        </w:rPr>
        <w:t>[40]</w:t>
      </w:r>
      <w:r>
        <w:fldChar w:fldCharType="end"/>
      </w:r>
      <w:r>
        <w:rPr>
          <w:rFonts w:cs="Times New Roman"/>
        </w:rPr>
        <w:t xml:space="preserve"> segmented the technological innovation process of publicly listed firms in strategic emerging industries into two phases: technological R&amp;D and technological achievement commercialization. During the commercialization phase, they utilized ‘incremental operating revenue’ as the primary output metric, directly reflecting market sales performance of new products and indicating growth in new product revenue streams. Yu Weizhen et al(2021)</w:t>
      </w:r>
      <w:r>
        <w:rPr>
          <w:rFonts w:cs="Times New Roman"/>
        </w:rPr>
        <w:fldChar w:fldCharType="begin"/>
      </w:r>
      <w:r>
        <w:rPr>
          <w:rFonts w:cs="Times New Roman"/>
        </w:rPr>
        <w:instrText xml:space="preserve"> ADDIN ZOTERO_ITEM CSL_CITATION {"citationID":"DzTWvn4Y","properties":{"formattedCitation":"\\super [41]\\nosupersub{}","plainCitation":"[41]","noteIndex":0},"citationItems":[{"id":433,"uris":["http://zotero.org/users/14506701/items/TX9SAYHE"],"itemData":</w:instrText>
      </w:r>
      <w:r>
        <w:rPr>
          <w:rFonts w:cs="Times New Roman" w:hint="eastAsia"/>
        </w:rPr>
        <w:instrText>{"id":433,"type":"document","title":"</w:instrText>
      </w:r>
      <w:r>
        <w:rPr>
          <w:rFonts w:cs="Times New Roman" w:hint="eastAsia"/>
        </w:rPr>
        <w:instrText>后发情境下创业企业如何成为</w:instrText>
      </w:r>
      <w:r>
        <w:rPr>
          <w:rFonts w:cs="Times New Roman" w:hint="eastAsia"/>
        </w:rPr>
        <w:instrText>...</w:instrText>
      </w:r>
      <w:r>
        <w:rPr>
          <w:rFonts w:cs="Times New Roman" w:hint="eastAsia"/>
        </w:rPr>
        <w:instrText>性创新视角的探索性案例研究</w:instrText>
      </w:r>
      <w:r>
        <w:rPr>
          <w:rFonts w:cs="Times New Roman" w:hint="eastAsia"/>
        </w:rPr>
        <w:instrText>_</w:instrText>
      </w:r>
      <w:r>
        <w:rPr>
          <w:rFonts w:cs="Times New Roman" w:hint="eastAsia"/>
        </w:rPr>
        <w:instrText>余维臻</w:instrText>
      </w:r>
      <w:r>
        <w:rPr>
          <w:rFonts w:cs="Times New Roman" w:hint="eastAsia"/>
        </w:rPr>
        <w:instrText xml:space="preserve">"}}],"schema":"https://github.com/citation-style-language/schema/raw/master/csl-citation.json"} </w:instrText>
      </w:r>
      <w:r>
        <w:rPr>
          <w:rFonts w:cs="Times New Roman"/>
        </w:rPr>
        <w:fldChar w:fldCharType="separate"/>
      </w:r>
      <w:r>
        <w:rPr>
          <w:rFonts w:cs="Times New Roman"/>
          <w:kern w:val="0"/>
          <w:vertAlign w:val="superscript"/>
        </w:rPr>
        <w:t>[41]</w:t>
      </w:r>
      <w:r>
        <w:rPr>
          <w:rFonts w:cs="Times New Roman"/>
        </w:rPr>
        <w:fldChar w:fldCharType="end"/>
      </w:r>
      <w:r>
        <w:rPr>
          <w:rFonts w:cs="Times New Roman"/>
        </w:rPr>
        <w:t xml:space="preserve"> broadened the performance evaluation framework by integrating financial indicators such as ‘sales volume,’ ‘market share,’ ‘firm size,’ ‘profitability,’ and ‘company valuation,’ alongside non-financial metrics including ‘customer acquisition,’ ‘stakeholder engagement and satisfaction,’ ‘brand perception,’ and ‘customer loyalty.’ This multidimensional approach enhances research methodologies for disruptive innovation performance assessment and provides novel insights into enterprise growth strategies through disruptive innovation.</w:t>
      </w:r>
    </w:p>
    <w:p w14:paraId="77E9AB89" w14:textId="77777777" w:rsidR="00766919" w:rsidRDefault="00610896">
      <w:pPr>
        <w:pStyle w:val="2"/>
        <w:numPr>
          <w:ilvl w:val="0"/>
          <w:numId w:val="0"/>
        </w:numPr>
      </w:pPr>
      <w:r>
        <w:rPr>
          <w:rFonts w:hint="eastAsia"/>
        </w:rPr>
        <w:t xml:space="preserve">2.3 </w:t>
      </w:r>
      <w:r>
        <w:t>Research on Factors Influencing Disruptive Innovation</w:t>
      </w:r>
    </w:p>
    <w:p w14:paraId="5A66B19C" w14:textId="77777777" w:rsidR="00766919" w:rsidRDefault="00610896">
      <w:pPr>
        <w:pStyle w:val="3"/>
        <w:numPr>
          <w:ilvl w:val="0"/>
          <w:numId w:val="0"/>
        </w:numPr>
      </w:pPr>
      <w:r>
        <w:rPr>
          <w:rFonts w:hint="eastAsia"/>
        </w:rPr>
        <w:t>2.3.1</w:t>
      </w:r>
      <w:r>
        <w:t xml:space="preserve"> External Influencing Factors</w:t>
      </w:r>
    </w:p>
    <w:p w14:paraId="30B89DD7" w14:textId="77777777" w:rsidR="00766919" w:rsidRDefault="00610896">
      <w:pPr>
        <w:pStyle w:val="3"/>
        <w:numPr>
          <w:ilvl w:val="0"/>
          <w:numId w:val="0"/>
        </w:numPr>
        <w:ind w:firstLineChars="200" w:firstLine="480"/>
      </w:pPr>
      <w:r>
        <w:rPr>
          <w:rFonts w:hint="eastAsia"/>
        </w:rPr>
        <w:lastRenderedPageBreak/>
        <w:t>（1）</w:t>
      </w:r>
      <w:r>
        <w:t>Institutional factors</w:t>
      </w:r>
    </w:p>
    <w:p w14:paraId="358C17B9" w14:textId="77777777" w:rsidR="00766919" w:rsidRDefault="00610896">
      <w:pPr>
        <w:ind w:firstLine="480"/>
        <w:rPr>
          <w:rFonts w:cs="Times New Roman"/>
        </w:rPr>
      </w:pPr>
      <w:r>
        <w:rPr>
          <w:rFonts w:cs="Times New Roman"/>
        </w:rPr>
        <w:t>All corporate activities operate within the framework of a specific political system. A stable and innovation-friendly institutional environment mitigates uncertainty for firms and promotes long-term investment in research and development. Governments can cultivate favorable external conditions for breakthrough innovation through various policy instruments, such as strengthening intellectual property rights, providing R&amp;D funding incentives, and establishing innovation platforms. Particularly within the equipment manufacturing industry, where technological advancement and societal needs are deeply interconnected, governmental institutional support is essential for enterprises to overcome existing technological limitations and develop new technologies and products. The Chinese government has implemented a series of policies aimed at stimulating and supporting innovation. For example, in the new energy vehicle sector, policy directives have guided enterprises to reorient their R&amp;D efforts toward renewable energy technologies, thereby fostering disruptive innovation in areas such as battery and motor systems</w:t>
      </w:r>
      <w:r>
        <w:rPr>
          <w:rFonts w:cs="Times New Roman"/>
        </w:rPr>
        <w:fldChar w:fldCharType="begin"/>
      </w:r>
      <w:r>
        <w:rPr>
          <w:rFonts w:cs="Times New Roman"/>
        </w:rPr>
        <w:instrText xml:space="preserve"> ADDIN ZOTERO_ITEM CSL_CITATION {"citationID":"9UTzRVZO","properties":{"formattedCitation":"\\super [10]\\nosupersub{}","plainCitation":"[10]","noteIndex":0},"citationItems":[{"id":273,"uris":["http://zotero.org/users/14506701/items/NYAZRFQD"],"itemData":</w:instrText>
      </w:r>
      <w:r>
        <w:rPr>
          <w:rFonts w:cs="Times New Roman" w:hint="eastAsia"/>
        </w:rPr>
        <w:instrText>{"id":273,"type":"document","title":"</w:instrText>
      </w:r>
      <w:r>
        <w:rPr>
          <w:rFonts w:cs="Times New Roman" w:hint="eastAsia"/>
        </w:rPr>
        <w:instrText>强制性制度压力对颠覆性创新的影响机理以中国新能源汽车产业的双积分”政策为例</w:instrText>
      </w:r>
      <w:r>
        <w:rPr>
          <w:rFonts w:cs="Times New Roman" w:hint="eastAsia"/>
        </w:rPr>
        <w:instrText xml:space="preserve">.pdf"}}],"schema":"https://github.com/citation-style-language/schema/raw/master/csl-citation.json"} </w:instrText>
      </w:r>
      <w:r>
        <w:rPr>
          <w:rFonts w:cs="Times New Roman"/>
        </w:rPr>
        <w:fldChar w:fldCharType="separate"/>
      </w:r>
      <w:r>
        <w:rPr>
          <w:rFonts w:cs="Times New Roman"/>
          <w:kern w:val="0"/>
          <w:vertAlign w:val="superscript"/>
        </w:rPr>
        <w:t>[10]</w:t>
      </w:r>
      <w:r>
        <w:rPr>
          <w:rFonts w:cs="Times New Roman"/>
        </w:rPr>
        <w:fldChar w:fldCharType="end"/>
      </w:r>
      <w:r>
        <w:rPr>
          <w:rFonts w:cs="Times New Roman"/>
        </w:rPr>
        <w:t>. Additionally, the government has introduced targeted measures, including the Action Plan for Enhancing Enterprise Technological Innovation Capabilities (2022–2023), the R&amp;D expense super-deduction policy, preferential tax incentives for high-tech enterprises, the ‘Little Giant’ enterprise cultivation program, and competition regulation measures. In the long term, sustained policy guidance and support will enable enterprises to develop strategic plans focused on disruptive innovation. However, it is important to recognize that overly restrictive policies may constrain corporate innovation activities. Enterprises might need to adjust their R&amp;D trajectories and market strategies to align with policy requirements, potentially hindering the emergence of new technologies. Therefore, policymakers should carefully consider multiple factors to ensure that policies are effective and appropriate. In conclusion, a stable institutional environment combined with well-designed policy support is vital for fostering disruptive innovation within enterprises. The government should continue to refine policy frameworks, encouraging innovation while avoiding excessive intervention, thereby creating a conducive external environment for breakthrough technological development.</w:t>
      </w:r>
    </w:p>
    <w:p w14:paraId="5A76ED25" w14:textId="77777777" w:rsidR="00766919" w:rsidRDefault="00610896">
      <w:pPr>
        <w:pStyle w:val="3"/>
        <w:numPr>
          <w:ilvl w:val="0"/>
          <w:numId w:val="0"/>
        </w:numPr>
      </w:pPr>
      <w:r>
        <w:rPr>
          <w:rFonts w:hint="eastAsia"/>
        </w:rPr>
        <w:t>（2）</w:t>
      </w:r>
      <w:r>
        <w:t>Market factors</w:t>
      </w:r>
    </w:p>
    <w:p w14:paraId="1F749596" w14:textId="76F692D6" w:rsidR="00766919" w:rsidRDefault="00610896">
      <w:pPr>
        <w:ind w:firstLine="480"/>
      </w:pPr>
      <w:r>
        <w:t>The continuous progression of market dynamics significantly impacts firms engaged in disruptive innovation. Li Gang and Wang Xuhui (2010)</w:t>
      </w:r>
      <w:r>
        <w:fldChar w:fldCharType="begin"/>
      </w:r>
      <w:r>
        <w:instrText xml:space="preserve"> ADDIN ZOTERO_ITEM CSL_CITATION {"citationID":"PNLZGpnv","properties":{"formattedCitation":"\\super [42]\\nosupersub{}","plainCitation":"[42]","noteIndex":0},"citationItems":[{"id":434,"uris":["http://zotero.org/users/14506701/items/A5RMDQ5I"],"itemData":</w:instrText>
      </w:r>
      <w:r>
        <w:rPr>
          <w:rFonts w:hint="eastAsia"/>
        </w:rPr>
        <w:instrText>{"id":434,"type":"document","title":"</w:instrText>
      </w:r>
      <w:r>
        <w:rPr>
          <w:rFonts w:hint="eastAsia"/>
        </w:rPr>
        <w:instrText>城市零售企业进入农村市场的破坏性创新——以家家悦为例</w:instrText>
      </w:r>
      <w:r>
        <w:rPr>
          <w:rFonts w:hint="eastAsia"/>
        </w:rPr>
        <w:instrText>_</w:instrText>
      </w:r>
      <w:r>
        <w:rPr>
          <w:rFonts w:hint="eastAsia"/>
        </w:rPr>
        <w:instrText>李刚</w:instrText>
      </w:r>
      <w:r>
        <w:rPr>
          <w:rFonts w:hint="eastAsia"/>
        </w:rPr>
        <w:instrText xml:space="preserve">"}}],"schema":"https://github.com/citation-style-language/schema/raw/master/csl-citation.json"} </w:instrText>
      </w:r>
      <w:r>
        <w:fldChar w:fldCharType="separate"/>
      </w:r>
      <w:r>
        <w:rPr>
          <w:rFonts w:cs="Times New Roman"/>
          <w:kern w:val="0"/>
          <w:vertAlign w:val="superscript"/>
        </w:rPr>
        <w:t>[42]</w:t>
      </w:r>
      <w:r>
        <w:fldChar w:fldCharType="end"/>
      </w:r>
      <w:r>
        <w:rPr>
          <w:rFonts w:hint="eastAsia"/>
        </w:rPr>
        <w:t xml:space="preserve"> </w:t>
      </w:r>
      <w:r>
        <w:t xml:space="preserve">demonstrated through Chinese urban retail organizations that market volatility and rapid change compel local retailers to depend more heavily on strategic alliances for acquiring vital </w:t>
      </w:r>
      <w:r>
        <w:lastRenderedPageBreak/>
        <w:t>market and technological intelligence. This reliance, in turn, drives their pursuit of disruptive innovation to respond to or shape market transformations. Building on this, Philipp Klenner, Stefan Hüsig, et al(2013)</w:t>
      </w:r>
      <w:r>
        <w:fldChar w:fldCharType="begin"/>
      </w:r>
      <w:r>
        <w:instrText xml:space="preserve"> ADDIN ZOTERO_ITEM CSL_CITATION {"citationID":"vvyQRtNr","properties":{"formattedCitation":"\\super [43]\\nosupersub{}","plainCitation":"[43]","noteIndex":0},"citationItems":[{"id":60,"uris":["http://zotero.org/users/14506701/items/2V4XSL8E"],"itemData":{"id":60,"type":"article-journal","container-title":"Research Policy","DOI":"10.1016/j.respol.2012.12.006","ISSN":"00487333","issue":"4","journalAbbreviation":"Research Policy","language":"en","license":"https://www.elsevier.com/tdm/userlicense/1.0/","page</w:instrText>
      </w:r>
      <w:r>
        <w:rPr>
          <w:rFonts w:hint="eastAsia"/>
        </w:rPr>
        <w:instrText>":"914-927","source":"DOI.org (Crossref)","title":"</w:instrText>
      </w:r>
      <w:r>
        <w:rPr>
          <w:rFonts w:hint="eastAsia"/>
        </w:rPr>
        <w:instrText>制度环境</w:instrText>
      </w:r>
      <w:r>
        <w:rPr>
          <w:rFonts w:hint="eastAsia"/>
        </w:rPr>
        <w:instrText xml:space="preserve"> </w:instrText>
      </w:r>
      <w:r>
        <w:rPr>
          <w:rFonts w:hint="eastAsia"/>
        </w:rPr>
        <w:instrText>市场</w:instrText>
      </w:r>
      <w:r>
        <w:rPr>
          <w:rFonts w:hint="eastAsia"/>
        </w:rPr>
        <w:instrText>-Ex-ante evaluation of disruptive susceptibility in established value networks</w:instrText>
      </w:r>
      <w:r>
        <w:rPr>
          <w:rFonts w:hint="eastAsia"/>
        </w:rPr>
        <w:instrText>—</w:instrText>
      </w:r>
      <w:r>
        <w:rPr>
          <w:rFonts w:hint="eastAsia"/>
        </w:rPr>
        <w:instrText>When are markets ready for disruptive innovations?","volume":"42","author":[{"family":"Klenner","given":"Philipp"},{"f</w:instrText>
      </w:r>
      <w:r>
        <w:instrText xml:space="preserve">amily":"Hüsig","given":"Stefan"},{"family":"Dowling","given":"Michael"}],"issued":{"date-parts":[["2013",5]]}}}],"schema":"https://github.com/citation-style-language/schema/raw/master/csl-citation.json"} </w:instrText>
      </w:r>
      <w:r>
        <w:fldChar w:fldCharType="separate"/>
      </w:r>
      <w:r>
        <w:rPr>
          <w:rFonts w:cs="Times New Roman"/>
          <w:kern w:val="0"/>
          <w:vertAlign w:val="superscript"/>
        </w:rPr>
        <w:t>[43]</w:t>
      </w:r>
      <w:r>
        <w:fldChar w:fldCharType="end"/>
      </w:r>
      <w:r>
        <w:t xml:space="preserve"> introduced the innovative theoretical construct of ‘disruptive susceptibility,’ emphasizing that organizations must possess strategic flexibility and operational agility to adapt to evolving consumer preferences through exploratory innovation.</w:t>
      </w:r>
    </w:p>
    <w:p w14:paraId="569B599B" w14:textId="77777777" w:rsidR="00766919" w:rsidRDefault="00610896">
      <w:pPr>
        <w:ind w:firstLine="480"/>
        <w:rPr>
          <w:color w:val="FF0000"/>
        </w:rPr>
      </w:pPr>
      <w:r>
        <w:t>Market demand dynamics create strategic opportunities for breakthrough innovation. In the innovation lifecycle, organizations must precisely assess shifts in consumer preferences. Changes in demand architecture often drive the development of adaptive innovation strategy frameworks. Simultaneously, market perception significantly influences disruptive innovation initiatives. Specifically, in uncertain market conditions, corporate behavioral logic—including capabilities in opportunity recognition, strategic planning, resource orchestration, and innovation implementation—indirectly impacts disruptive outcomes. At various growth stages, a firm's strategic initiatives and operational tactics evolve, continuously shaping and reshaping market perception to transition from market entry to industry dominance. For example, during the startup phase, late entrants establish a differentiated brand identity through strategic distancing and value creation mechanisms, facilitating entry into new market segments. As the organization advances into the catch-up phase, it employs transformation strategies such as intensification and directional repositioning to develop a distinctive competitive identity, enabling expansion into additional markets. In the maturity stage, late entrants utilize differentiation strategies and future leadership isolation tactics to secure dominant positions within emerging sectors, completing the evolution of market perception. Therefore, deploying stage-appropriate strategic actions is critical for achieving disruptive innovation. These strategies not only help organizations establish a market presence but also promote continuous innovation, ultimately positioning them as industry leaders.</w:t>
      </w:r>
    </w:p>
    <w:p w14:paraId="20C97F67" w14:textId="77777777" w:rsidR="00766919" w:rsidRDefault="00610896">
      <w:pPr>
        <w:pStyle w:val="3"/>
        <w:numPr>
          <w:ilvl w:val="0"/>
          <w:numId w:val="0"/>
        </w:numPr>
      </w:pPr>
      <w:r>
        <w:rPr>
          <w:rFonts w:hint="eastAsia"/>
        </w:rPr>
        <w:t>（3）</w:t>
      </w:r>
      <w:r>
        <w:t>Technical factors</w:t>
      </w:r>
    </w:p>
    <w:p w14:paraId="6D296210" w14:textId="1E9084C1" w:rsidR="00766919" w:rsidRDefault="00610896">
      <w:pPr>
        <w:ind w:firstLine="480"/>
      </w:pPr>
      <w:r>
        <w:t>For organizations aiming to attain breakthrough innovation, establishing a resilient technological infrastructure is essenti</w:t>
      </w:r>
      <w:r w:rsidR="006163C3">
        <w:t>al</w:t>
      </w:r>
      <w:r>
        <w:t>This includes, but is not limited to, research and development capabilities, technological reserves, and the cultivation of technical expertise. Song Zeming et al(2023)</w:t>
      </w:r>
      <w:r>
        <w:fldChar w:fldCharType="begin"/>
      </w:r>
      <w:r>
        <w:instrText xml:space="preserve"> ADDIN ZOTERO_ITEM CSL_CITATION {"citationID":"d5HDTBNH","properties":{"formattedCitation":"\\super [30]\\nosupersub{}","plainCitation":"[30]","noteIndex":0},"citationItems":[{"id":376,"uris":["http://zotero.org/users/14506701/items/ZSNF5RK3"],"itemData":</w:instrText>
      </w:r>
      <w:r>
        <w:rPr>
          <w:rFonts w:hint="eastAsia"/>
        </w:rPr>
        <w:instrText>{"id":376,"type":"document","title":"5G</w:instrText>
      </w:r>
      <w:r>
        <w:rPr>
          <w:rFonts w:hint="eastAsia"/>
        </w:rPr>
        <w:instrText>科技企业如何在日益激烈</w:instrText>
      </w:r>
      <w:r>
        <w:rPr>
          <w:rFonts w:hint="eastAsia"/>
        </w:rPr>
        <w:instrText>...fsQCA</w:instrText>
      </w:r>
      <w:r>
        <w:rPr>
          <w:rFonts w:hint="eastAsia"/>
        </w:rPr>
        <w:instrText>的多因素组态分析</w:instrText>
      </w:r>
      <w:r>
        <w:rPr>
          <w:rFonts w:hint="eastAsia"/>
        </w:rPr>
        <w:instrText>_</w:instrText>
      </w:r>
      <w:r>
        <w:rPr>
          <w:rFonts w:hint="eastAsia"/>
        </w:rPr>
        <w:instrText>宋泽明</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0]</w:t>
      </w:r>
      <w:r>
        <w:fldChar w:fldCharType="end"/>
      </w:r>
      <w:r>
        <w:t xml:space="preserve"> highlight that 5G technology firms are not only capable of identifying and selecting potential disruptive innovations within the 5G ecosystem but also of integrating multiple disruptive technologies to facilitate the transformation and deployment of such innovations within the 5G sector. Continuous </w:t>
      </w:r>
      <w:r>
        <w:lastRenderedPageBreak/>
        <w:t>investment in technological R&amp;D is necessary to maintain a competitive technological advantage. Additionally, the interaction between technological development and market dynamics is equally critical for disruptive innovation in manufacturing enterprises. Zhang Guangyu et al(2023)</w:t>
      </w:r>
      <w:r>
        <w:fldChar w:fldCharType="begin"/>
      </w:r>
      <w:r>
        <w:instrText xml:space="preserve"> ADDIN ZOTERO_ITEM CSL_CITATION {"citationID":"eyqkEmRf","properties":{"formattedCitation":"\\super [32]\\nosupersub{}","plainCitation":"[32]","noteIndex":0},"citationItems":[{"id":361,"uris":["http://zotero.org/users/14506701/items/9WR6UZX6"],"itemData":</w:instrText>
      </w:r>
      <w:r>
        <w:rPr>
          <w:rFonts w:hint="eastAsia"/>
        </w:rPr>
        <w:instrText>{"id":361,"type":"document","title":"</w:instrText>
      </w:r>
      <w:r>
        <w:rPr>
          <w:rFonts w:hint="eastAsia"/>
        </w:rPr>
        <w:instrText>跨界技术并购如何促进后发企业颠覆性创新</w:instrText>
      </w:r>
      <w:r>
        <w:rPr>
          <w:rFonts w:hint="eastAsia"/>
        </w:rPr>
        <w:instrText>__</w:instrText>
      </w:r>
      <w:r>
        <w:rPr>
          <w:rFonts w:hint="eastAsia"/>
        </w:rPr>
        <w:instrText>张光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2]</w:t>
      </w:r>
      <w:r>
        <w:fldChar w:fldCharType="end"/>
      </w:r>
      <w:r>
        <w:t xml:space="preserve"> observe that initially, disruptive innovation products or services lag behind incumbent offerings in attributes valued by consumers. However, through ongoing refinement, these innovations attract consumers from both existing and emerging markets, ultimately satisfying mainstream consumer needs and penetrating the core market. Technological progress must be aligned with market demands; only when technology meets or surpasses these expectations can genuine disruptive innovation be realized. Moreover, technological capabilities and a firm’s marketing competencies exhibit synergistic effects. Marketing expertise aids enterprises in accurately identifying market trends, directly influencing value creation for innovations. Conversely, firms generate commercial value by promoting disruptive products through marketing channels. The integration of marketing and technological development enables enterprises to effectively communicate their innovations, thereby accelerating commercialization. Lastly, technology mergers and acquisitions (M&amp;As) serve as strategic pathways for rapid acquisition of technological resources and enhancement of disruptive innovation capabilities. Cross-sectoral technology M&amp;As facilitate swift absorption of external resources and innovations, reducing the uncertainty costs associated with disruptive innovation processes</w:t>
      </w:r>
      <w:r>
        <w:fldChar w:fldCharType="begin"/>
      </w:r>
      <w:r>
        <w:instrText xml:space="preserve"> ADDIN ZOTERO_ITEM CSL_CITATION {"citationID":"yNOX4IGM","properties":{"formattedCitation":"\\super [32]\\nosupersub{}","plainCitation":"[32]","noteIndex":0},"citationItems":[{"id":361,"uris":["http://zotero.org/users/14506701/items/9WR6UZX6"],"itemData":{"id":361,"type":"document","title":"</w:instrText>
      </w:r>
      <w:r>
        <w:rPr>
          <w:rFonts w:hint="eastAsia"/>
        </w:rPr>
        <w:instrText>跨界技术并购如何促进后发企业颠覆性创新</w:instrText>
      </w:r>
      <w:r>
        <w:instrText>__</w:instrText>
      </w:r>
      <w:r>
        <w:rPr>
          <w:rFonts w:hint="eastAsia"/>
        </w:rPr>
        <w:instrText>张光宇</w:instrText>
      </w:r>
      <w:r>
        <w:instrText xml:space="preserve">"}}],"schema":"https://github.com/citation-style-language/schema/raw/master/csl-citation.json"} </w:instrText>
      </w:r>
      <w:r>
        <w:fldChar w:fldCharType="separate"/>
      </w:r>
      <w:r>
        <w:rPr>
          <w:vertAlign w:val="superscript"/>
        </w:rPr>
        <w:t>[32]</w:t>
      </w:r>
      <w:r>
        <w:fldChar w:fldCharType="end"/>
      </w:r>
      <w:r>
        <w:t>. Through M&amp;As or collaborations, manufacturing firms acquire critical technical knowledge and technological platform support, expediting their innovation trajectory. In conclusion, enterprises must pursue technological accumulation and innovation through R&amp;D and M&amp;A activities to strengthen competitiveness and achieve sustainable growth.</w:t>
      </w:r>
    </w:p>
    <w:p w14:paraId="67A4033C" w14:textId="77777777" w:rsidR="00766919" w:rsidRDefault="00610896">
      <w:pPr>
        <w:pStyle w:val="3"/>
        <w:numPr>
          <w:ilvl w:val="0"/>
          <w:numId w:val="0"/>
        </w:numPr>
      </w:pPr>
      <w:r>
        <w:rPr>
          <w:rFonts w:hint="eastAsia"/>
        </w:rPr>
        <w:t xml:space="preserve">2.3.2 </w:t>
      </w:r>
      <w:r>
        <w:t>Internal Influencing Factors</w:t>
      </w:r>
    </w:p>
    <w:p w14:paraId="1A1D05B7" w14:textId="77777777" w:rsidR="00766919" w:rsidRDefault="00610896">
      <w:pPr>
        <w:pStyle w:val="3"/>
        <w:numPr>
          <w:ilvl w:val="0"/>
          <w:numId w:val="0"/>
        </w:numPr>
        <w:ind w:firstLineChars="200" w:firstLine="480"/>
      </w:pPr>
      <w:r>
        <w:rPr>
          <w:rFonts w:hint="eastAsia"/>
        </w:rPr>
        <w:t>（1）</w:t>
      </w:r>
      <w:r>
        <w:t>Organizational factors</w:t>
      </w:r>
    </w:p>
    <w:p w14:paraId="66710D0D" w14:textId="491DF923" w:rsidR="00766919" w:rsidRDefault="00610896">
      <w:pPr>
        <w:ind w:firstLine="480"/>
      </w:pPr>
      <w:r>
        <w:t>Enterprises serve as pivotal agents of disruptive innovation, with various organizational determinants critically impacting their success. Zhang Guangyu et al(2021)</w:t>
      </w:r>
      <w:r>
        <w:rPr>
          <w:rFonts w:cs="Times New Roman"/>
          <w:shd w:val="clear" w:color="auto" w:fill="FFFFFF"/>
        </w:rPr>
        <w:fldChar w:fldCharType="begin"/>
      </w:r>
      <w:r>
        <w:rPr>
          <w:rFonts w:cs="Times New Roman"/>
          <w:shd w:val="clear" w:color="auto" w:fill="FFFFFF"/>
        </w:rPr>
        <w:instrText xml:space="preserve"> ADDIN ZOTERO_ITEM CSL_CITATION {"citationID":"AcwyXzSL","properties":{"formattedCitation":"\\super [21]\\nosupersub{}","plainCitation":"[21]","noteIndex":0},"citationItems":[{"id":291,"uris":["http://zotero.org/users/14506701/items/VHI6YI3V"],"itemData":</w:instrText>
      </w:r>
      <w:r>
        <w:rPr>
          <w:rFonts w:cs="Times New Roman" w:hint="eastAsia"/>
          <w:shd w:val="clear" w:color="auto" w:fill="FFFFFF"/>
        </w:rPr>
        <w:instrText>{"id":291,"type":"document","title":"</w:instrText>
      </w:r>
      <w:r>
        <w:rPr>
          <w:rFonts w:cs="Times New Roman" w:hint="eastAsia"/>
          <w:shd w:val="clear" w:color="auto" w:fill="FFFFFF"/>
        </w:rPr>
        <w:instrText>人工智能企业何以实现颠覆性</w:instrText>
      </w:r>
      <w:r>
        <w:rPr>
          <w:rFonts w:cs="Times New Roman" w:hint="eastAsia"/>
          <w:shd w:val="clear" w:color="auto" w:fill="FFFFFF"/>
        </w:rPr>
        <w:instrText>...</w:instrText>
      </w:r>
      <w:r>
        <w:rPr>
          <w:rFonts w:cs="Times New Roman" w:hint="eastAsia"/>
          <w:shd w:val="clear" w:color="auto" w:fill="FFFFFF"/>
        </w:rPr>
        <w:instrText>新</w:instrText>
      </w:r>
      <w:r>
        <w:rPr>
          <w:rFonts w:cs="Times New Roman" w:hint="eastAsia"/>
          <w:shd w:val="clear" w:color="auto" w:fill="FFFFFF"/>
        </w:rPr>
        <w:instrText>_</w:instrText>
      </w:r>
      <w:r>
        <w:rPr>
          <w:rFonts w:cs="Times New Roman" w:hint="eastAsia"/>
          <w:shd w:val="clear" w:color="auto" w:fill="FFFFFF"/>
        </w:rPr>
        <w:instrText>——基于扎根理论的探索</w:instrText>
      </w:r>
      <w:r>
        <w:rPr>
          <w:rFonts w:cs="Times New Roman" w:hint="eastAsia"/>
          <w:shd w:val="clear" w:color="auto" w:fill="FFFFFF"/>
        </w:rPr>
        <w:instrText>_</w:instrText>
      </w:r>
      <w:r>
        <w:rPr>
          <w:rFonts w:cs="Times New Roman" w:hint="eastAsia"/>
          <w:shd w:val="clear" w:color="auto" w:fill="FFFFFF"/>
        </w:rPr>
        <w:instrText>张光宇</w:instrText>
      </w:r>
      <w:r>
        <w:rPr>
          <w:rFonts w:cs="Times New Roman" w:hint="eastAsia"/>
          <w:shd w:val="clear" w:color="auto" w:fill="FFFFFF"/>
        </w:rPr>
        <w:instrText xml:space="preserve"> (1).pdf"}}],"schema":"https://github.com/citation-style-language/schema/raw/master/csl-citation.json"} </w:instrText>
      </w:r>
      <w:r>
        <w:rPr>
          <w:rFonts w:cs="Times New Roman"/>
          <w:shd w:val="clear" w:color="auto" w:fill="FFFFFF"/>
        </w:rPr>
        <w:fldChar w:fldCharType="separate"/>
      </w:r>
      <w:r>
        <w:rPr>
          <w:rFonts w:cs="Times New Roman"/>
          <w:kern w:val="0"/>
          <w:vertAlign w:val="superscript"/>
        </w:rPr>
        <w:t>[21]</w:t>
      </w:r>
      <w:r>
        <w:rPr>
          <w:rFonts w:cs="Times New Roman"/>
          <w:shd w:val="clear" w:color="auto" w:fill="FFFFFF"/>
        </w:rPr>
        <w:fldChar w:fldCharType="end"/>
      </w:r>
      <w:r>
        <w:t xml:space="preserve"> conducted a comprehensive analysis of artificial intelligence firms and institutions, proposing that strategic innovation should be guided by external environmental shifts and market demand dynamics. This entails selecting suitable application scenarios for intelligent technologies to mitigate homogenized competition, while internally adjusting organizational structures through key technology identification and market opportunity analysis to explore new developmental avenues. Moreover, the scale of an enterprise influences its capacity for disruptive innovation; </w:t>
      </w:r>
      <w:r>
        <w:lastRenderedPageBreak/>
        <w:t>large corporations tend to pursue incremental or sustaining innovations, focusing on optimizing existing business models within current markets to preserve market dominance</w:t>
      </w:r>
      <w:r>
        <w:fldChar w:fldCharType="begin"/>
      </w:r>
      <w:r>
        <w:instrText xml:space="preserve"> ADDIN ZOTERO_ITEM CSL_CITATION {"citationID":"MxrcJxtF","properties":{"formattedCitation":"\\super [44]\\nosupersub{}","plainCitation":"[44]","noteIndex":0},"citationItems":[{"id":23,"uris":["http://zotero.org/users/14506701/items/IQIBW58S"],"itemData":{"id":23,"type":"article-journal","abstract":"Theory discussing how to define and frame the relationship between the strategy making process (\n              SMP\n              ) and business model innovation (\n              BMI\n              ) is still incipient in the academic literature. Thus, this study aims at investigating the relationship between\n              SMP\n              and\n              BMI\n              by addressing (1) when firms engage in\n              BMI\n              within the overall\n              SMP\n              , and (2) how firms design a new business model (\n              BM\n              ) or improve their current\n              BM\n              within the overall\n              SMP\n              . The research questions are tackled by means of a mixed</w:instrText>
      </w:r>
      <w:r>
        <w:rPr>
          <w:rFonts w:hint="eastAsia"/>
        </w:rPr>
        <w:instrText>‐</w:instrText>
      </w:r>
      <w:r>
        <w:instrText>method research, combining (1) a quantitative survey on 138 firms involved in\n              SMP\n              and\n              BMI\n              (to understand when\n              BM\n              design and improvement occur) and (2) a qualitative multiple</w:instrText>
      </w:r>
      <w:r>
        <w:rPr>
          <w:rFonts w:hint="eastAsia"/>
        </w:rPr>
        <w:instrText>‐</w:instrText>
      </w:r>
      <w:r>
        <w:instrText>case study focused on four firms (to address how\n              BM\n              design and improvement evolve). The findings empirically validate the arguments that\n              BM\n              design and improvement are more likely to be positioned in the strategic alternatives implementation step of the\n              SMP\n              , and\n              BM\n              is related to strategy execution; on top of this, light is shed on the inherent dynamics of the\n              BMI\n              process for different types of\n              BMI\n              .","container-title":"R&amp;D Management","DOI":"10.1111/radm.12113","ISSN":"0033-6807, 1467-9310","issue":"3","journalAbbreviation":"R &amp;amp; D Management","language":"en","page":"414-432","source":"DOI.org (Crossref)","title":"</w:instrText>
      </w:r>
      <w:r>
        <w:rPr>
          <w:rFonts w:hint="eastAsia"/>
        </w:rPr>
        <w:instrText>企业规模</w:instrText>
      </w:r>
      <w:r>
        <w:instrText>-Business model innovation and strategy making nexus: evidence from a cross</w:instrText>
      </w:r>
      <w:r>
        <w:rPr>
          <w:rFonts w:hint="eastAsia"/>
        </w:rPr>
        <w:instrText>‐</w:instrText>
      </w:r>
      <w:r>
        <w:instrText>industry mixed</w:instrText>
      </w:r>
      <w:r>
        <w:rPr>
          <w:rFonts w:hint="eastAsia"/>
        </w:rPr>
        <w:instrText>‐</w:instrText>
      </w:r>
      <w:r>
        <w:instrText xml:space="preserve">methods study","title-short":"Business model innovation and strategy making nexus","volume":"46","author":[{"family":"Cortimiglia","given":"Marcelo Nogueira"},{"family":"Ghezzi","given":"Antonio"},{"family":"Frank","given":"Alejandro Germán"}],"issued":{"date-parts":[["2016",6]]}}}],"schema":"https://github.com/citation-style-language/schema/raw/master/csl-citation.json"} </w:instrText>
      </w:r>
      <w:r>
        <w:fldChar w:fldCharType="separate"/>
      </w:r>
      <w:r>
        <w:rPr>
          <w:vertAlign w:val="superscript"/>
        </w:rPr>
        <w:t>[44]</w:t>
      </w:r>
      <w:r>
        <w:fldChar w:fldCharType="end"/>
      </w:r>
      <w:r>
        <w:t>. Conversely, small and medium-sized enterprises (SMEs), constrained by limited resources, are more inclined toward radical disruptive innovations to achieve market breakthroughs</w:t>
      </w:r>
      <w:r>
        <w:fldChar w:fldCharType="begin"/>
      </w:r>
      <w:r>
        <w:instrText xml:space="preserve"> ADDIN ZOTERO_ITEM CSL_CITATION {"citationID":"kSxAjy1M","properties":{"formattedCitation":"\\super [45]\\nosupersub{}","plainCitation":"[45]","noteIndex":0},"citationItems":[{"id":435,"uris":["http://zotero.org/users/14506701/items/97NCFLYW"],"itemData":</w:instrText>
      </w:r>
      <w:r>
        <w:rPr>
          <w:rFonts w:hint="eastAsia"/>
        </w:rPr>
        <w:instrText>{"id":435,"type":"document","title":"</w:instrText>
      </w:r>
      <w:r>
        <w:rPr>
          <w:rFonts w:hint="eastAsia"/>
        </w:rPr>
        <w:instrText>企业规模</w:instrText>
      </w:r>
      <w:r>
        <w:rPr>
          <w:rFonts w:hint="eastAsia"/>
        </w:rPr>
        <w:instrText xml:space="preserve"> </w:instrText>
      </w:r>
      <w:r>
        <w:rPr>
          <w:rFonts w:hint="eastAsia"/>
        </w:rPr>
        <w:instrText>组织因素对中小企业破坏性创新绩效影响研究</w:instrText>
      </w:r>
      <w:r>
        <w:rPr>
          <w:rFonts w:hint="eastAsia"/>
        </w:rPr>
        <w:instrText>_</w:instrText>
      </w:r>
      <w:r>
        <w:rPr>
          <w:rFonts w:hint="eastAsia"/>
        </w:rPr>
        <w:instrText>杨强</w:instrText>
      </w:r>
      <w:r>
        <w:rPr>
          <w:rFonts w:hint="eastAsia"/>
        </w:rPr>
        <w:instrText xml:space="preserve">"}}],"schema":"https://github.com/citation-style-language/schema/raw/master/csl-citation.json"} </w:instrText>
      </w:r>
      <w:r>
        <w:fldChar w:fldCharType="separate"/>
      </w:r>
      <w:r>
        <w:rPr>
          <w:rFonts w:cs="Times New Roman"/>
          <w:kern w:val="0"/>
          <w:vertAlign w:val="superscript"/>
        </w:rPr>
        <w:t>[45]</w:t>
      </w:r>
      <w:r>
        <w:fldChar w:fldCharType="end"/>
      </w:r>
      <w:r>
        <w:t>. Consequently, organizational resource sufficiency directly affects a firm's ability to develop disruptive technologies or new products. Critical resources include financial capital, physical assets, social capital, technological infrastructure, and human talent. Financial resources underpin R&amp;D funding; effective deployment of physical assets such as R&amp;D facilities, manufacturing equipment, and raw materials significantly impacts innovation velocity and cost-efficiency; social capital facilitates access to external support networks and collaborative opportunities; technological resources form the foundation of corporate innovation capabilities; and a highly skilled, multidisciplinary workforce further promotes cross-disciplinary innovation and resource integration. Additionally, organizational culture plays a decisive role in shaping how enterprises respond to disruptive technological challenges, profoundly influencing the cognitive frameworks of internal personnel. Existing research characterizes this as ‘organizational psychological inertia,’ which manifests as excessive confidence in current operational paradigms, fostering resistance to change that impedes organizational capability development and the advancement of disruptive innovation technologies. This underscores that cultivating an organizational culture that encourages innovation and adaptability can effectively enhance the absorption and application of disruptive technologies. Finally, an enterprise’s marketing capabilities can expedite the commercialization of innovative outcomes, guiding subsequent innovation initiatives; however, strong marketing capabilities do not always guarantee positive results.</w:t>
      </w:r>
    </w:p>
    <w:p w14:paraId="1A0EA82E" w14:textId="77777777" w:rsidR="00766919" w:rsidRDefault="00610896">
      <w:pPr>
        <w:ind w:firstLine="480"/>
      </w:pPr>
      <w:r>
        <w:t>Overall, organizational dynamics collectively impact a firm's disruptive innovation trajectory: an organization with an open innovation culture fosters enhanced knowledge sharing and collaborative learning among employees. Such an environment attracts top innovative talent, accelerates the development of breakthrough technologies, and supports the formulation of strategic foresight. Additionally, through targeted marketing strategies, it effectively promotes its innovation portfolio, providing essential resources and visibility to sustain high levels of disruptive innovation.</w:t>
      </w:r>
    </w:p>
    <w:p w14:paraId="3F56BB3C" w14:textId="77777777" w:rsidR="00766919" w:rsidRDefault="00610896">
      <w:pPr>
        <w:pStyle w:val="3"/>
        <w:numPr>
          <w:ilvl w:val="0"/>
          <w:numId w:val="0"/>
        </w:numPr>
      </w:pPr>
      <w:r>
        <w:rPr>
          <w:rFonts w:hint="eastAsia"/>
        </w:rPr>
        <w:t>（2）</w:t>
      </w:r>
      <w:r>
        <w:t>Managerial factors</w:t>
      </w:r>
    </w:p>
    <w:p w14:paraId="7D59D46B" w14:textId="77777777" w:rsidR="00766919" w:rsidRDefault="00610896">
      <w:pPr>
        <w:ind w:firstLine="480"/>
      </w:pPr>
      <w:r>
        <w:t xml:space="preserve">The leadership team plays a critical role in steering disruptive innovations to align with market shifts and capitalize on technological advancements. The educational </w:t>
      </w:r>
      <w:r>
        <w:lastRenderedPageBreak/>
        <w:t>credentials of executives directly impact their cognitive competencies and strategic decision-making capabilities, with highly educated leadership demonstrating enhanced agility in identifying emerging innovation opportunities. They possess superior opportunity recognition skills and a stronger propensity for research and development, along with an openness to adopting the transformative effects of disruptive technologies. Social capital influences the firm's network connectivity with external stakeholders, facilitating access to scarce resources and resource orchestration—particularly vital for late-market entrants. Cross-functional diversity within the team fosters varied perspectives and creative problem-solving, promoting high-quality strategic choices, although a lack of cohesion may lead to exclusionary behaviors. The team's risk appetite shapes the organization's approach to external environmental changes and internal innovation initiatives. Teams with a high risk tolerance are more inclined to pursue disruptive innovations characterized by significant uncertainty, longer development cycles, and potentially substantial returns.</w:t>
      </w:r>
    </w:p>
    <w:p w14:paraId="7A371516" w14:textId="77777777" w:rsidR="00766919" w:rsidRDefault="00610896">
      <w:pPr>
        <w:pStyle w:val="1"/>
        <w:numPr>
          <w:ilvl w:val="0"/>
          <w:numId w:val="0"/>
        </w:numPr>
      </w:pPr>
      <w:r>
        <w:rPr>
          <w:rFonts w:hint="eastAsia"/>
        </w:rPr>
        <w:t xml:space="preserve">3. </w:t>
      </w:r>
      <w:r>
        <w:t>Case Analyses of Disruptive Innovation by Chinese Corporations</w:t>
      </w:r>
    </w:p>
    <w:p w14:paraId="2E30F5E3" w14:textId="77777777" w:rsidR="00766919" w:rsidRDefault="00610896">
      <w:pPr>
        <w:ind w:firstLine="480"/>
      </w:pPr>
      <w:r>
        <w:t>In recent years, Chinese manufacturing firms across various sectors such as new energy vehicles, information and communication technology, intelligent manufacturing, healthcare, and aerospace have implemented multi-level and diverse disruptive innovation strategies. This has led Chinese scholars to undertake a series of case analyses.</w:t>
      </w:r>
    </w:p>
    <w:p w14:paraId="2755D9E9" w14:textId="18249F34" w:rsidR="00766919" w:rsidRDefault="00610896">
      <w:pPr>
        <w:ind w:firstLine="480"/>
        <w:rPr>
          <w:rFonts w:cs="SimSun"/>
          <w:color w:val="2C2C36"/>
          <w:kern w:val="0"/>
          <w:szCs w:val="24"/>
          <w14:ligatures w14:val="none"/>
        </w:rPr>
      </w:pPr>
      <w:r>
        <w:rPr>
          <w:rFonts w:cs="SimSun"/>
          <w:color w:val="2C2C36"/>
          <w:kern w:val="0"/>
          <w:szCs w:val="24"/>
          <w14:ligatures w14:val="none"/>
        </w:rPr>
        <w:t>In the domain of renewable energy technologies, particularly within the electric vehicle industry, scholarly research continues to expand. For example, Xu Zehao et al(2018)</w:t>
      </w:r>
      <w:r>
        <w:fldChar w:fldCharType="begin"/>
      </w:r>
      <w:r>
        <w:instrText xml:space="preserve"> ADDIN ZOTERO_ITEM CSL_CITATION {"citationID":"TzBrBhkx","properties":{"formattedCitation":"\\super [46]\\nosupersub{}","plainCitation":"[46]","noteIndex":0},"citationItems":[{"id":391,"uris":["http://zotero.org/users/14506701/items/TPVLZC4W"],"itemData":</w:instrText>
      </w:r>
      <w:r>
        <w:rPr>
          <w:rFonts w:hint="eastAsia"/>
        </w:rPr>
        <w:instrText>{"id":391,"type":"document","title":"</w:instrText>
      </w:r>
      <w:r>
        <w:rPr>
          <w:rFonts w:hint="eastAsia"/>
        </w:rPr>
        <w:instrText>基于技术进化理论的颠覆性技</w:instrText>
      </w:r>
      <w:r>
        <w:rPr>
          <w:rFonts w:hint="eastAsia"/>
        </w:rPr>
        <w:instrText>...</w:instrText>
      </w:r>
      <w:r>
        <w:rPr>
          <w:rFonts w:hint="eastAsia"/>
        </w:rPr>
        <w:instrText>研究——以电动汽车技术为例</w:instrText>
      </w:r>
      <w:r>
        <w:rPr>
          <w:rFonts w:hint="eastAsia"/>
        </w:rPr>
        <w:instrText>_</w:instrText>
      </w:r>
      <w:r>
        <w:rPr>
          <w:rFonts w:hint="eastAsia"/>
        </w:rPr>
        <w:instrText>许泽浩</w:instrText>
      </w:r>
      <w:r>
        <w:rPr>
          <w:rFonts w:hint="eastAsia"/>
        </w:rPr>
        <w:instrText xml:space="preserve">"}}],"schema":"https://github.com/citation-style-language/schema/raw/master/csl-citation.json"} </w:instrText>
      </w:r>
      <w:r>
        <w:fldChar w:fldCharType="separate"/>
      </w:r>
      <w:r>
        <w:rPr>
          <w:rFonts w:cs="Times New Roman"/>
          <w:kern w:val="0"/>
          <w:vertAlign w:val="superscript"/>
        </w:rPr>
        <w:t>[46]</w:t>
      </w:r>
      <w:r>
        <w:fldChar w:fldCharType="end"/>
      </w:r>
      <w:r>
        <w:rPr>
          <w:rFonts w:cs="SimSun"/>
          <w:color w:val="2C2C36"/>
          <w:kern w:val="0"/>
          <w:szCs w:val="24"/>
          <w14:ligatures w14:val="none"/>
        </w:rPr>
        <w:t xml:space="preserve"> utilized electric vehicle technology as a case study to demonstrate methodologies for identifying strategic directions for disruptive technological innovation. Wang Haijun et al(2021)</w:t>
      </w:r>
      <w:r>
        <w:fldChar w:fldCharType="begin"/>
      </w:r>
      <w:r>
        <w:instrText xml:space="preserve"> ADDIN ZOTERO_ITEM CSL_CITATION {"citationID":"6MRoTOoo","properties":{"formattedCitation":"\\super [47]\\nosupersub{}","plainCitation":"[47]","noteIndex":0},"citationItems":[{"id":386,"uris":["http://zotero.org/users/14506701/items/78SXWM9E"],"itemData":</w:instrText>
      </w:r>
      <w:r>
        <w:rPr>
          <w:rFonts w:hint="eastAsia"/>
        </w:rPr>
        <w:instrText>{"id":386,"type":"document","title":"</w:instrText>
      </w:r>
      <w:r>
        <w:rPr>
          <w:rFonts w:hint="eastAsia"/>
        </w:rPr>
        <w:instrText>为什么硅谷能够持续产生颠覆</w:instrText>
      </w:r>
      <w:r>
        <w:rPr>
          <w:rFonts w:hint="eastAsia"/>
        </w:rPr>
        <w:instrText>...</w:instrText>
      </w:r>
      <w:r>
        <w:rPr>
          <w:rFonts w:hint="eastAsia"/>
        </w:rPr>
        <w:instrText>企业创新生态系统视角的分析</w:instrText>
      </w:r>
      <w:r>
        <w:rPr>
          <w:rFonts w:hint="eastAsia"/>
        </w:rPr>
        <w:instrText>_</w:instrText>
      </w:r>
      <w:r>
        <w:rPr>
          <w:rFonts w:hint="eastAsia"/>
        </w:rPr>
        <w:instrText>王海军</w:instrText>
      </w:r>
      <w:r>
        <w:rPr>
          <w:rFonts w:hint="eastAsia"/>
        </w:rPr>
        <w:instrText xml:space="preserve"> (1)"}}],"schema":"https://github.com/citation-style-language/schema/raw/master/csl-citation.json"} </w:instrText>
      </w:r>
      <w:r>
        <w:fldChar w:fldCharType="separate"/>
      </w:r>
      <w:r>
        <w:rPr>
          <w:rFonts w:cs="Times New Roman"/>
          <w:kern w:val="0"/>
          <w:vertAlign w:val="superscript"/>
        </w:rPr>
        <w:t>[47]</w:t>
      </w:r>
      <w:r>
        <w:fldChar w:fldCharType="end"/>
      </w:r>
      <w:r>
        <w:rPr>
          <w:rFonts w:cs="SimSun"/>
          <w:color w:val="2C2C36"/>
          <w:kern w:val="0"/>
          <w:szCs w:val="24"/>
          <w14:ligatures w14:val="none"/>
        </w:rPr>
        <w:t xml:space="preserve"> examined how Silicon Valley firms foster disruptive innovation through the development of innovation ecosystems, with a specific focus on Tesla's deployment of its proprietary digital platform and business model to catalyze transformative disruption in the new energy vehicle sector. Zhang Shusheng et al(2021)</w:t>
      </w:r>
      <w:r>
        <w:fldChar w:fldCharType="begin"/>
      </w:r>
      <w:r>
        <w:instrText xml:space="preserve"> ADDIN ZOTERO_ITEM CSL_CITATION {"citationID":"CV7qVmEW","properties":{"formattedCitation":"\\super [48]\\nosupersub{}","plainCitation":"[48]","noteIndex":0},"citationItems":[{"id":392,"uris":["http://zotero.org/users/14506701/items/7V6G85HF"],"itemData":</w:instrText>
      </w:r>
      <w:r>
        <w:rPr>
          <w:rFonts w:hint="eastAsia"/>
        </w:rPr>
        <w:instrText>{"id":392,"type":"document","title":"</w:instrText>
      </w:r>
      <w:r>
        <w:rPr>
          <w:rFonts w:hint="eastAsia"/>
        </w:rPr>
        <w:instrText>基于模块化与价值网络的颠覆</w:instrText>
      </w:r>
      <w:r>
        <w:rPr>
          <w:rFonts w:hint="eastAsia"/>
        </w:rPr>
        <w:instrText>...</w:instrText>
      </w:r>
      <w:r>
        <w:rPr>
          <w:rFonts w:hint="eastAsia"/>
        </w:rPr>
        <w:instrText>迁路径——吉利汽车案例研究</w:instrText>
      </w:r>
      <w:r>
        <w:rPr>
          <w:rFonts w:hint="eastAsia"/>
        </w:rPr>
        <w:instrText>_</w:instrText>
      </w:r>
      <w:r>
        <w:rPr>
          <w:rFonts w:hint="eastAsia"/>
        </w:rPr>
        <w:instrText>张枢盛</w:instrText>
      </w:r>
      <w:r>
        <w:rPr>
          <w:rFonts w:hint="eastAsia"/>
        </w:rPr>
        <w:instrText xml:space="preserve">"}}],"schema":"https://github.com/citation-style-language/schema/raw/master/csl-citation.json"} </w:instrText>
      </w:r>
      <w:r>
        <w:fldChar w:fldCharType="separate"/>
      </w:r>
      <w:r>
        <w:rPr>
          <w:rFonts w:cs="Times New Roman"/>
          <w:kern w:val="0"/>
          <w:vertAlign w:val="superscript"/>
        </w:rPr>
        <w:t>[48]</w:t>
      </w:r>
      <w:r>
        <w:fldChar w:fldCharType="end"/>
      </w:r>
      <w:r>
        <w:rPr>
          <w:rFonts w:cs="SimSun"/>
          <w:color w:val="2C2C36"/>
          <w:kern w:val="0"/>
          <w:szCs w:val="24"/>
          <w14:ligatures w14:val="none"/>
        </w:rPr>
        <w:t xml:space="preserve"> analyzed Geely Automobile's developmental trajectory to illustrate pathways for late-entrant enterprises to achieve leapfrogging from low-end to high-end markets via disruptive innovation. Cao Yangchun et al(2022)</w:t>
      </w:r>
      <w:r>
        <w:fldChar w:fldCharType="begin"/>
      </w:r>
      <w:r>
        <w:instrText xml:space="preserve"> ADDIN ZOTERO_ITEM CSL_CITATION {"citationID":"puNlDfWe","properties":{"formattedCitation":"\\super [49]\\nosupersub{}","plainCitation":"[49]","noteIndex":0},"citationItems":[{"id":388,"uris":["http://zotero.org/users/14506701/items/GCX4M6UN"],"itemData":</w:instrText>
      </w:r>
      <w:r>
        <w:rPr>
          <w:rFonts w:hint="eastAsia"/>
        </w:rPr>
        <w:instrText>{"id":388,"type":"document","title":"</w:instrText>
      </w:r>
      <w:r>
        <w:rPr>
          <w:rFonts w:hint="eastAsia"/>
        </w:rPr>
        <w:instrText>颠覆性创新的技术演进特征分析——基于锂离子电池案例</w:instrText>
      </w:r>
      <w:r>
        <w:rPr>
          <w:rFonts w:hint="eastAsia"/>
        </w:rPr>
        <w:instrText>_</w:instrText>
      </w:r>
      <w:r>
        <w:rPr>
          <w:rFonts w:hint="eastAsia"/>
        </w:rPr>
        <w:instrText>曹阳春</w:instrText>
      </w:r>
      <w:r>
        <w:rPr>
          <w:rFonts w:hint="eastAsia"/>
        </w:rPr>
        <w:instrText xml:space="preserve">"}}],"schema":"https://github.com/citation-style-language/schema/raw/master/csl-citation.json"} </w:instrText>
      </w:r>
      <w:r>
        <w:fldChar w:fldCharType="separate"/>
      </w:r>
      <w:r>
        <w:rPr>
          <w:rFonts w:cs="Times New Roman"/>
          <w:kern w:val="0"/>
          <w:vertAlign w:val="superscript"/>
        </w:rPr>
        <w:t>[49]</w:t>
      </w:r>
      <w:r>
        <w:fldChar w:fldCharType="end"/>
      </w:r>
      <w:r>
        <w:rPr>
          <w:rFonts w:cs="SimSun"/>
          <w:color w:val="2C2C36"/>
          <w:kern w:val="0"/>
          <w:szCs w:val="24"/>
          <w14:ligatures w14:val="none"/>
        </w:rPr>
        <w:t xml:space="preserve"> conducted an in-depth analysis of lithium-ion batteries as a case study to explore the technological evolution characteristics associated with disruptive innovation. Zhang Jing et </w:t>
      </w:r>
      <w:r>
        <w:rPr>
          <w:rFonts w:cs="SimSun"/>
          <w:color w:val="2C2C36"/>
          <w:kern w:val="0"/>
          <w:szCs w:val="24"/>
          <w14:ligatures w14:val="none"/>
        </w:rPr>
        <w:lastRenderedPageBreak/>
        <w:t>al(2022)</w:t>
      </w:r>
      <w:r>
        <w:fldChar w:fldCharType="begin"/>
      </w:r>
      <w:r>
        <w:instrText xml:space="preserve"> ADDIN ZOTERO_ITEM CSL_CITATION {"citationID":"tlAqx2tU","properties":{"formattedCitation":"\\super [50]\\nosupersub{}","plainCitation":"[50]","noteIndex":0},"citationItems":[{"id":387,"uris":["http://zotero.org/users/14506701/items/AQINDVKX"],"itemData":</w:instrText>
      </w:r>
      <w:r>
        <w:rPr>
          <w:rFonts w:hint="eastAsia"/>
        </w:rPr>
        <w:instrText>{"id":387,"type":"document","title":"</w:instrText>
      </w:r>
      <w:r>
        <w:rPr>
          <w:rFonts w:hint="eastAsia"/>
        </w:rPr>
        <w:instrText>资源拼凑、价值创造与后发企</w:instrText>
      </w:r>
      <w:r>
        <w:rPr>
          <w:rFonts w:hint="eastAsia"/>
        </w:rPr>
        <w:instrText>...</w:instrText>
      </w:r>
      <w:r>
        <w:rPr>
          <w:rFonts w:hint="eastAsia"/>
        </w:rPr>
        <w:instrText>团新能源汽车产业的案例分析</w:instrText>
      </w:r>
      <w:r>
        <w:rPr>
          <w:rFonts w:hint="eastAsia"/>
        </w:rPr>
        <w:instrText>_</w:instrText>
      </w:r>
      <w:r>
        <w:rPr>
          <w:rFonts w:hint="eastAsia"/>
        </w:rPr>
        <w:instrText>张静</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0]</w:t>
      </w:r>
      <w:r>
        <w:fldChar w:fldCharType="end"/>
      </w:r>
      <w:r>
        <w:rPr>
          <w:rFonts w:cs="SimSun"/>
          <w:color w:val="2C2C36"/>
          <w:kern w:val="0"/>
          <w:szCs w:val="24"/>
          <w14:ligatures w14:val="none"/>
        </w:rPr>
        <w:t xml:space="preserve"> employed GAC Group as an illustrative example to demonstrate resource patchwork strategies facilitating disruptive innovation within the new energy vehicle industry. Zhang Shusheng et al(2023)</w:t>
      </w:r>
      <w:r>
        <w:fldChar w:fldCharType="begin"/>
      </w:r>
      <w:r>
        <w:instrText xml:space="preserve"> ADDIN ZOTERO_ITEM CSL_CITATION {"citationID":"8P55QuQN","properties":{"formattedCitation":"\\super [51]\\nosupersub{}","plainCitation":"[51]","noteIndex":0},"citationItems":[{"id":385,"uris":["http://zotero.org/users/14506701/items/5B77PDTA"],"itemData":</w:instrText>
      </w:r>
      <w:r>
        <w:rPr>
          <w:rFonts w:hint="eastAsia"/>
        </w:rPr>
        <w:instrText>{"id":385,"type":"document","title":"</w:instrText>
      </w:r>
      <w:r>
        <w:rPr>
          <w:rFonts w:hint="eastAsia"/>
        </w:rPr>
        <w:instrText>数字智能化背景下电动汽车混合颠覆性创新模式研究比亚迪与特斯拉案例</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1]</w:t>
      </w:r>
      <w:r>
        <w:fldChar w:fldCharType="end"/>
      </w:r>
      <w:r>
        <w:rPr>
          <w:rFonts w:cs="SimSun"/>
          <w:color w:val="2C2C36"/>
          <w:kern w:val="0"/>
          <w:szCs w:val="24"/>
          <w14:ligatures w14:val="none"/>
        </w:rPr>
        <w:t xml:space="preserve"> contrasted BYD's low-end cross-boundary disruptive innovation with Tesla's high-end counterpart, elucidating the phenomenon of hybrid disruptive innovation within the same industry during the same period in the Chinese context. Similarly, Zhang Guangyu et al(2024)</w:t>
      </w:r>
      <w:r>
        <w:rPr>
          <w:rFonts w:cs="SimSun" w:hint="eastAsia"/>
          <w:color w:val="2C2C36"/>
          <w:kern w:val="0"/>
          <w:szCs w:val="24"/>
          <w14:ligatures w14:val="none"/>
        </w:rPr>
        <w:fldChar w:fldCharType="begin"/>
      </w:r>
      <w:r>
        <w:rPr>
          <w:rFonts w:cs="SimSun" w:hint="eastAsia"/>
          <w:color w:val="2C2C36"/>
          <w:kern w:val="0"/>
          <w:szCs w:val="24"/>
          <w14:ligatures w14:val="none"/>
        </w:rPr>
        <w:instrText xml:space="preserve"> ADDIN ZOTERO_ITEM CSL_CITATION {"citationID":"QE4cZGpM","properties":{"formattedCitation":"\\super [52]\\nosupersub{}","plainCitation":"[52]","noteIndex":0},"citationItems":[{"id":389,"uris":["http://zotero.org/users/14506701/items/RGCFZDXB"],"itemData":{"id":389,"type":"document","title":"</w:instrText>
      </w:r>
      <w:r>
        <w:rPr>
          <w:rFonts w:cs="SimSun" w:hint="eastAsia"/>
          <w:color w:val="2C2C36"/>
          <w:kern w:val="0"/>
          <w:szCs w:val="24"/>
          <w14:ligatures w14:val="none"/>
        </w:rPr>
        <w:instrText>后发企业颠覆性创新价值共创</w:instrText>
      </w:r>
      <w:r>
        <w:rPr>
          <w:rFonts w:cs="SimSun" w:hint="eastAsia"/>
          <w:color w:val="2C2C36"/>
          <w:kern w:val="0"/>
          <w:szCs w:val="24"/>
          <w14:ligatures w14:val="none"/>
        </w:rPr>
        <w:instrText>...</w:instrText>
      </w:r>
      <w:r>
        <w:rPr>
          <w:rFonts w:cs="SimSun" w:hint="eastAsia"/>
          <w:color w:val="2C2C36"/>
          <w:kern w:val="0"/>
          <w:szCs w:val="24"/>
          <w14:ligatures w14:val="none"/>
        </w:rPr>
        <w:instrText>与模式跃迁——以比亚迪为例</w:instrText>
      </w:r>
      <w:r>
        <w:rPr>
          <w:rFonts w:cs="SimSun" w:hint="eastAsia"/>
          <w:color w:val="2C2C36"/>
          <w:kern w:val="0"/>
          <w:szCs w:val="24"/>
          <w14:ligatures w14:val="none"/>
        </w:rPr>
        <w:instrText>_</w:instrText>
      </w:r>
      <w:r>
        <w:rPr>
          <w:rFonts w:cs="SimSun" w:hint="eastAsia"/>
          <w:color w:val="2C2C36"/>
          <w:kern w:val="0"/>
          <w:szCs w:val="24"/>
          <w14:ligatures w14:val="none"/>
        </w:rPr>
        <w:instrText>张光宇</w:instrText>
      </w:r>
      <w:r>
        <w:rPr>
          <w:rFonts w:cs="SimSun" w:hint="eastAsia"/>
          <w:color w:val="2C2C36"/>
          <w:kern w:val="0"/>
          <w:szCs w:val="24"/>
          <w14:ligatures w14:val="none"/>
        </w:rPr>
        <w:instrText xml:space="preserve">"}}],"schema":"https://github.com/citation-style-language/schema/raw/master/csl-citation.json"} </w:instrText>
      </w:r>
      <w:r>
        <w:rPr>
          <w:rFonts w:cs="SimSun" w:hint="eastAsia"/>
          <w:color w:val="2C2C36"/>
          <w:kern w:val="0"/>
          <w:szCs w:val="24"/>
          <w14:ligatures w14:val="none"/>
        </w:rPr>
        <w:fldChar w:fldCharType="separate"/>
      </w:r>
      <w:r>
        <w:rPr>
          <w:rFonts w:cs="Times New Roman"/>
          <w:kern w:val="0"/>
          <w:vertAlign w:val="superscript"/>
        </w:rPr>
        <w:t>[52]</w:t>
      </w:r>
      <w:r>
        <w:rPr>
          <w:rFonts w:cs="SimSun" w:hint="eastAsia"/>
          <w:color w:val="2C2C36"/>
          <w:kern w:val="0"/>
          <w:szCs w:val="24"/>
          <w14:ligatures w14:val="none"/>
        </w:rPr>
        <w:fldChar w:fldCharType="end"/>
      </w:r>
      <w:r>
        <w:rPr>
          <w:rFonts w:cs="SimSun"/>
          <w:color w:val="2C2C36"/>
          <w:kern w:val="0"/>
          <w:szCs w:val="24"/>
          <w14:ligatures w14:val="none"/>
        </w:rPr>
        <w:t>, using BYD as a case study, elucidated value co-creation pathways and models through which late-entrant firms achieve disruptive innovation across various developmental stages.</w:t>
      </w:r>
    </w:p>
    <w:p w14:paraId="23958E52" w14:textId="7040E215" w:rsidR="00766919" w:rsidRDefault="00610896">
      <w:pPr>
        <w:ind w:firstLine="480"/>
      </w:pPr>
      <w:r>
        <w:t>Research in intelligent manufacturing has been particularly significant. Su Qin et al(2016)</w:t>
      </w:r>
      <w:r>
        <w:fldChar w:fldCharType="begin"/>
      </w:r>
      <w:r>
        <w:instrText xml:space="preserve"> ADDIN ZOTERO_ITEM CSL_CITATION {"citationID":"17IiOLa3","properties":{"formattedCitation":"\\super [53]\\nosupersub{}","plainCitation":"[53]","noteIndex":0},"citationItems":[{"id":393,"uris":["http://zotero.org/users/14506701/items/73KVUWKK"],"itemData":</w:instrText>
      </w:r>
      <w:r>
        <w:rPr>
          <w:rFonts w:hint="eastAsia"/>
        </w:rPr>
        <w:instrText>{"id":393,"type":"document","title":"3D</w:instrText>
      </w:r>
      <w:r>
        <w:rPr>
          <w:rFonts w:hint="eastAsia"/>
        </w:rPr>
        <w:instrText>打印颠覆性创新应用及商业模式研究</w:instrText>
      </w:r>
      <w:r>
        <w:rPr>
          <w:rFonts w:hint="eastAsia"/>
        </w:rPr>
        <w:instrText>_</w:instrText>
      </w:r>
      <w:r>
        <w:rPr>
          <w:rFonts w:hint="eastAsia"/>
        </w:rPr>
        <w:instrText>苏秦</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3]</w:t>
      </w:r>
      <w:r>
        <w:fldChar w:fldCharType="end"/>
      </w:r>
      <w:r>
        <w:t xml:space="preserve"> examined how innovative business models of Shape ways and Thing verse have propelled disruptive innovation in additive manufacturing technology, while also identifying challenges within China's 3D printing industry. Wang Chenxiao et al(2018)</w:t>
      </w:r>
      <w:r>
        <w:fldChar w:fldCharType="begin"/>
      </w:r>
      <w:r>
        <w:instrText xml:space="preserve"> ADDIN ZOTERO_ITEM CSL_CITATION {"citationID":"uucz9Jyt","properties":{"formattedCitation":"\\super [54]\\nosupersub{}","plainCitation":"[54]","noteIndex":0},"citationItems":[{"id":404,"uris":["http://zotero.org/users/14506701/items/4F2F4UKK"],"itemData":</w:instrText>
      </w:r>
      <w:r>
        <w:rPr>
          <w:rFonts w:hint="eastAsia"/>
        </w:rPr>
        <w:instrText>{"id":404,"type":"document","title":"</w:instrText>
      </w:r>
      <w:r>
        <w:rPr>
          <w:rFonts w:hint="eastAsia"/>
        </w:rPr>
        <w:instrText>颠覆性创新四阶段扩散过程模</w:instrText>
      </w:r>
      <w:r>
        <w:rPr>
          <w:rFonts w:hint="eastAsia"/>
        </w:rPr>
        <w:instrText>...</w:instrText>
      </w:r>
      <w:r>
        <w:rPr>
          <w:rFonts w:hint="eastAsia"/>
        </w:rPr>
        <w:instrText>于液晶电视机与山寨手机案例</w:instrText>
      </w:r>
      <w:r>
        <w:rPr>
          <w:rFonts w:hint="eastAsia"/>
        </w:rPr>
        <w:instrText>_</w:instrText>
      </w:r>
      <w:r>
        <w:rPr>
          <w:rFonts w:hint="eastAsia"/>
        </w:rPr>
        <w:instrText>王晨筱</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4]</w:t>
      </w:r>
      <w:r>
        <w:fldChar w:fldCharType="end"/>
      </w:r>
      <w:r>
        <w:t xml:space="preserve"> utilized liquid crystal display televisions and counterfeit mobile phones as case studies to illustrate the diffusion process of disruptive innovation across high-end and low-end markets, along with the interdependencies between different adoption stages. Su Peng et al(2019)</w:t>
      </w:r>
      <w:r>
        <w:fldChar w:fldCharType="begin"/>
      </w:r>
      <w:r>
        <w:instrText xml:space="preserve"> ADDIN ZOTERO_ITEM CSL_CITATION {"citationID":"i16Ya8y4","properties":{"formattedCitation":"\\super [55]\\nosupersub{}","plainCitation":"[55]","noteIndex":0},"citationItems":[{"id":415,"uris":["http://zotero.org/users/14506701/items/CVSZE5K8"],"itemData":</w:instrText>
      </w:r>
      <w:r>
        <w:rPr>
          <w:rFonts w:hint="eastAsia"/>
        </w:rPr>
        <w:instrText>{"id":415,"type":"document","title":"</w:instrText>
      </w:r>
      <w:r>
        <w:rPr>
          <w:rFonts w:hint="eastAsia"/>
        </w:rPr>
        <w:instrText>基于历史案例的颠覆性技术特征分析</w:instrText>
      </w:r>
      <w:r>
        <w:rPr>
          <w:rFonts w:hint="eastAsia"/>
        </w:rPr>
        <w:instrText>_</w:instrText>
      </w:r>
      <w:r>
        <w:rPr>
          <w:rFonts w:hint="eastAsia"/>
        </w:rPr>
        <w:instrText>苏鹏</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5]</w:t>
      </w:r>
      <w:r>
        <w:fldChar w:fldCharType="end"/>
      </w:r>
      <w:r>
        <w:t xml:space="preserve"> expanded upon the liquid crystal display case by integrating digital cameras and instant messaging software, conducting detailed analyses to refine and optimize the characteristics of disruptive innovation technologies. Liu Yun et al(2019)</w:t>
      </w:r>
      <w:r>
        <w:fldChar w:fldCharType="begin"/>
      </w:r>
      <w:r>
        <w:instrText xml:space="preserve"> ADDIN ZOTERO_ITEM CSL_CITATION {"citationID":"HSovPPbI","properties":{"formattedCitation":"\\super [56]\\nosupersub{}","plainCitation":"[56]","noteIndex":0},"citationItems":[{"id":405,"uris":["http://zotero.org/users/14506701/items/7SFPWA56"],"itemData":</w:instrText>
      </w:r>
      <w:r>
        <w:rPr>
          <w:rFonts w:hint="eastAsia"/>
        </w:rPr>
        <w:instrText>{"id":405,"type":"document","title":"</w:instrText>
      </w:r>
      <w:r>
        <w:rPr>
          <w:rFonts w:hint="eastAsia"/>
        </w:rPr>
        <w:instrText>国家重大工程背景下的颠覆性创新模式探究</w:instrText>
      </w:r>
      <w:r>
        <w:rPr>
          <w:rFonts w:hint="eastAsia"/>
        </w:rPr>
        <w:instrText>_</w:instrText>
      </w:r>
      <w:r>
        <w:rPr>
          <w:rFonts w:hint="eastAsia"/>
        </w:rPr>
        <w:instrText>刘云</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6]</w:t>
      </w:r>
      <w:r>
        <w:fldChar w:fldCharType="end"/>
      </w:r>
      <w:r>
        <w:t xml:space="preserve"> analyzed China's high-speed rail development model, exploring disruptive innovation patterns from the perspective of large-scale infrastructure projects. Ming Xing et al(2020)</w:t>
      </w:r>
      <w:r>
        <w:fldChar w:fldCharType="begin"/>
      </w:r>
      <w:r>
        <w:instrText xml:space="preserve"> ADDIN ZOTERO_ITEM CSL_CITATION {"citationID":"dFEpXXo1","properties":{"formattedCitation":"\\super [57]\\nosupersub{}","plainCitation":"[57]","noteIndex":0},"citationItems":[{"id":397,"uris":["http://zotero.org/users/14506701/items/XLBAY83M"],"itemData":</w:instrText>
      </w:r>
      <w:r>
        <w:rPr>
          <w:rFonts w:hint="eastAsia"/>
        </w:rPr>
        <w:instrText>{"id":397,"type":"document","title":"</w:instrText>
      </w:r>
      <w:r>
        <w:rPr>
          <w:rFonts w:hint="eastAsia"/>
        </w:rPr>
        <w:instrText>跨界高端颠覆性创新模式研究</w:instrText>
      </w:r>
      <w:r>
        <w:rPr>
          <w:rFonts w:hint="eastAsia"/>
        </w:rPr>
        <w:instrText>_</w:instrText>
      </w:r>
      <w:r>
        <w:rPr>
          <w:rFonts w:hint="eastAsia"/>
        </w:rPr>
        <w:instrText>理论与案例验证</w:instrText>
      </w:r>
      <w:r>
        <w:rPr>
          <w:rFonts w:hint="eastAsia"/>
        </w:rPr>
        <w:instrText>_</w:instrText>
      </w:r>
      <w:r>
        <w:rPr>
          <w:rFonts w:hint="eastAsia"/>
        </w:rPr>
        <w:instrText>明星</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7]</w:t>
      </w:r>
      <w:r>
        <w:fldChar w:fldCharType="end"/>
      </w:r>
      <w:r>
        <w:t xml:space="preserve"> proposed a cross-sector high-end disruptive innovation framework through case analysis of solid-state drives' disruption of mechanical hard disk drives. Cao Yangchun et al(2022)</w:t>
      </w:r>
      <w:r>
        <w:fldChar w:fldCharType="begin"/>
      </w:r>
      <w:r>
        <w:instrText xml:space="preserve"> ADDIN ZOTERO_ITEM CSL_CITATION {"citationID":"4JNO0Qy2","properties":{"formattedCitation":"\\super [58]\\nosupersub{}","plainCitation":"[58]","noteIndex":0},"citationItems":[{"id":394,"uris":["http://zotero.org/users/14506701/items/ALGNCSDP"],"itemData":</w:instrText>
      </w:r>
      <w:r>
        <w:rPr>
          <w:rFonts w:hint="eastAsia"/>
        </w:rPr>
        <w:instrText>{"id":394,"type":"document","title":"</w:instrText>
      </w:r>
      <w:r>
        <w:rPr>
          <w:rFonts w:hint="eastAsia"/>
        </w:rPr>
        <w:instrText>基于跨案例研究的颠覆性技术演进特征分析</w:instrText>
      </w:r>
      <w:r>
        <w:rPr>
          <w:rFonts w:hint="eastAsia"/>
        </w:rPr>
        <w:instrText>_</w:instrText>
      </w:r>
      <w:r>
        <w:rPr>
          <w:rFonts w:hint="eastAsia"/>
        </w:rPr>
        <w:instrText>曹阳春</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8]</w:t>
      </w:r>
      <w:r>
        <w:fldChar w:fldCharType="end"/>
      </w:r>
      <w:r>
        <w:t xml:space="preserve"> dissected the technological evolution of high-end disruptive innovations such as solid-state drives and 3D printing, as well as the technological progression of low-end disruptive innovations like electric bicycles and traditional hard disks. Zhang Guangyu et al(2022)</w:t>
      </w:r>
      <w:r>
        <w:fldChar w:fldCharType="begin"/>
      </w:r>
      <w:r>
        <w:instrText xml:space="preserve"> ADDIN ZOTERO_ITEM CSL_CITATION {"citationID":"EIzeHmlT","properties":{"formattedCitation":"\\super [59]\\nosupersub{}","plainCitation":"[59]","noteIndex":0},"citationItems":[{"id":416,"uris":["http://zotero.org/users/14506701/items/D5MXNENW"],"itemData":</w:instrText>
      </w:r>
      <w:r>
        <w:rPr>
          <w:rFonts w:hint="eastAsia"/>
        </w:rPr>
        <w:instrText>{"id":416,"type":"document","title":"</w:instrText>
      </w:r>
      <w:r>
        <w:rPr>
          <w:rFonts w:hint="eastAsia"/>
        </w:rPr>
        <w:instrText>跨界颠覆性创新的演化路径：基于硬盘行业案例</w:instrText>
      </w:r>
      <w:r>
        <w:rPr>
          <w:rFonts w:hint="eastAsia"/>
        </w:rPr>
        <w:instrText>_</w:instrText>
      </w:r>
      <w:r>
        <w:rPr>
          <w:rFonts w:hint="eastAsia"/>
        </w:rPr>
        <w:instrText>张光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59]</w:t>
      </w:r>
      <w:r>
        <w:fldChar w:fldCharType="end"/>
      </w:r>
      <w:r>
        <w:t xml:space="preserve"> investigated cross-sector disruptive innovation behaviors in the hard disk industry, previously revealing the internal mechanisms through which artificial intelligence firms achieve disruptive innovation via internal management and external market strategies under resource constraints</w:t>
      </w:r>
      <w:r>
        <w:rPr>
          <w:rFonts w:hint="eastAsia"/>
          <w:vertAlign w:val="superscript"/>
        </w:rPr>
        <w:t>[21]</w:t>
      </w:r>
      <w:r>
        <w:t>, providing new insights for understanding and fostering disruptive innovation. Wang Junna et al(2021)</w:t>
      </w:r>
      <w:r>
        <w:fldChar w:fldCharType="begin"/>
      </w:r>
      <w:r>
        <w:instrText xml:space="preserve"> ADDIN ZOTERO_ITEM CSL_CITATION {"citationID":"4Wb9mIuF","properties":{"formattedCitation":"\\super [61]\\nosupersub{}","plainCitation":"[61]","noteIndex":0},"citationItems":[{"id":403,"uris":["http://zotero.org/users/14506701/items/VM35B24D"],"itemData":</w:instrText>
      </w:r>
      <w:r>
        <w:rPr>
          <w:rFonts w:hint="eastAsia"/>
        </w:rPr>
        <w:instrText>{"id":403,"type":"document","title":"</w:instrText>
      </w:r>
      <w:r>
        <w:rPr>
          <w:rFonts w:hint="eastAsia"/>
        </w:rPr>
        <w:instrText>颠覆性创新的价值系统分析—</w:instrText>
      </w:r>
      <w:r>
        <w:rPr>
          <w:rFonts w:hint="eastAsia"/>
        </w:rPr>
        <w:instrText>...</w:instrText>
      </w:r>
      <w:r>
        <w:rPr>
          <w:rFonts w:hint="eastAsia"/>
        </w:rPr>
        <w:instrText>以广东省</w:instrText>
      </w:r>
      <w:r>
        <w:rPr>
          <w:rFonts w:hint="eastAsia"/>
        </w:rPr>
        <w:instrText>LED</w:instrText>
      </w:r>
      <w:r>
        <w:rPr>
          <w:rFonts w:hint="eastAsia"/>
        </w:rPr>
        <w:instrText>照明行业为例</w:instrText>
      </w:r>
      <w:r>
        <w:rPr>
          <w:rFonts w:hint="eastAsia"/>
        </w:rPr>
        <w:instrText>_</w:instrText>
      </w:r>
      <w:r>
        <w:rPr>
          <w:rFonts w:hint="eastAsia"/>
        </w:rPr>
        <w:instrText>王俊娜</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0</w:t>
      </w:r>
      <w:r>
        <w:rPr>
          <w:rFonts w:cs="Times New Roman"/>
          <w:kern w:val="0"/>
          <w:vertAlign w:val="superscript"/>
        </w:rPr>
        <w:t>]</w:t>
      </w:r>
      <w:r>
        <w:fldChar w:fldCharType="end"/>
      </w:r>
      <w:r>
        <w:t xml:space="preserve"> summarized how LED lighting technology in Guangdong Province disrupted traditional illumination markets, identifying factors contributing to incumbent firms' delayed response to disruptive innovations. Shang Tiantian et </w:t>
      </w:r>
      <w:r w:rsidR="006163C3">
        <w:t>al</w:t>
      </w:r>
      <w:r>
        <w:t>(2021)</w:t>
      </w:r>
      <w:r>
        <w:fldChar w:fldCharType="begin"/>
      </w:r>
      <w:r>
        <w:instrText xml:space="preserve"> ADDIN ZOTERO_ITEM CSL_CITATION {"citationID":"jzAVlhSC","properties":{"formattedCitation":"\\super [62]\\nosupersub{}","plainCitation":"[62]","noteIndex":0},"citationItems":[{"id":409,"uris":["http://zotero.org/users/14506701/items/TFCV9TX6"],"itemData":</w:instrText>
      </w:r>
      <w:r>
        <w:rPr>
          <w:rFonts w:hint="eastAsia"/>
        </w:rPr>
        <w:instrText>{"id":409,"type":"document","title":"</w:instrText>
      </w:r>
      <w:r>
        <w:rPr>
          <w:rFonts w:hint="eastAsia"/>
        </w:rPr>
        <w:instrText>资源约束下颠覆性创新过程机制研究</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1</w:t>
      </w:r>
      <w:r>
        <w:rPr>
          <w:rFonts w:cs="Times New Roman"/>
          <w:kern w:val="0"/>
          <w:vertAlign w:val="superscript"/>
        </w:rPr>
        <w:t>]</w:t>
      </w:r>
      <w:r>
        <w:fldChar w:fldCharType="end"/>
      </w:r>
      <w:r>
        <w:t xml:space="preserve"> analyzed DJI Innovation Technology Co., Ltd. in Shenzhen to explore the process mechanisms enabling firms to achieve disruptive innovation under </w:t>
      </w:r>
      <w:r>
        <w:lastRenderedPageBreak/>
        <w:t xml:space="preserve">resource constraints. Wang Haijun et </w:t>
      </w:r>
      <w:r w:rsidR="006163C3">
        <w:t>al</w:t>
      </w:r>
      <w:r>
        <w:t>(2023)</w:t>
      </w:r>
      <w:r>
        <w:fldChar w:fldCharType="begin"/>
      </w:r>
      <w:r>
        <w:instrText xml:space="preserve"> ADDIN ZOTERO_ITEM CSL_CITATION {"citationID":"DUwOMfqr","properties":{"formattedCitation":"\\super [63]\\nosupersub{}","plainCitation":"[63]","noteIndex":0},"citationItems":[{"id":408,"uris":["http://zotero.org/users/14506701/items/XFEBLFDK"],"itemData":</w:instrText>
      </w:r>
      <w:r>
        <w:rPr>
          <w:rFonts w:hint="eastAsia"/>
        </w:rPr>
        <w:instrText>{"id":408,"type":"document","title":"</w:instrText>
      </w:r>
      <w:r>
        <w:rPr>
          <w:rFonts w:hint="eastAsia"/>
        </w:rPr>
        <w:instrText>智能制造对企业颠覆性创新的作用机理来自扎根理论的海尔案例研究</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2</w:t>
      </w:r>
      <w:r>
        <w:rPr>
          <w:rFonts w:cs="Times New Roman"/>
          <w:kern w:val="0"/>
          <w:vertAlign w:val="superscript"/>
        </w:rPr>
        <w:t>]</w:t>
      </w:r>
      <w:r>
        <w:fldChar w:fldCharType="end"/>
      </w:r>
      <w:r>
        <w:t xml:space="preserve"> used Haier Group as a case study to elucidate how smart manufacturing enterprises effectively promote disruptive innovation through three key factors: transformation of production models, organizational restructuring, and collaborative network development. Shu Chaohui et </w:t>
      </w:r>
      <w:r w:rsidR="006163C3">
        <w:t>al</w:t>
      </w:r>
      <w:r>
        <w:t>(2023)</w:t>
      </w:r>
      <w:r>
        <w:fldChar w:fldCharType="begin"/>
      </w:r>
      <w:r>
        <w:instrText xml:space="preserve"> ADDIN ZOTERO_ITEM CSL_CITATION {"citationID":"qZQSxWvs","properties":{"formattedCitation":"\\super [64]\\nosupersub{}","plainCitation":"[64]","noteIndex":0},"citationItems":[{"id":398,"uris":["http://zotero.org/users/14506701/items/EJ4E7CE4"],"itemData":</w:instrText>
      </w:r>
      <w:r>
        <w:rPr>
          <w:rFonts w:hint="eastAsia"/>
        </w:rPr>
        <w:instrText>{"id":398,"type":"document","title":"</w:instrText>
      </w:r>
      <w:r>
        <w:rPr>
          <w:rFonts w:hint="eastAsia"/>
        </w:rPr>
        <w:instrText>模块化驱动的颠覆性技术创新</w:instrText>
      </w:r>
      <w:r>
        <w:rPr>
          <w:rFonts w:hint="eastAsia"/>
        </w:rPr>
        <w:instrText>...</w:instrText>
      </w:r>
      <w:r>
        <w:rPr>
          <w:rFonts w:hint="eastAsia"/>
        </w:rPr>
        <w:instrText>演化研究——以智能语音为例</w:instrText>
      </w:r>
      <w:r>
        <w:rPr>
          <w:rFonts w:hint="eastAsia"/>
        </w:rPr>
        <w:instrText>_</w:instrText>
      </w:r>
      <w:r>
        <w:rPr>
          <w:rFonts w:hint="eastAsia"/>
        </w:rPr>
        <w:instrText>束超慧</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3</w:t>
      </w:r>
      <w:r>
        <w:rPr>
          <w:rFonts w:cs="Times New Roman"/>
          <w:kern w:val="0"/>
          <w:vertAlign w:val="superscript"/>
        </w:rPr>
        <w:t>]</w:t>
      </w:r>
      <w:r>
        <w:fldChar w:fldCharType="end"/>
      </w:r>
      <w:r>
        <w:t xml:space="preserve"> focused on the intelligent voice technology sector, emphasizing the importance of technological and organizational modularization in fostering disruptive technological innovation. Song Zeming et </w:t>
      </w:r>
      <w:r w:rsidR="006163C3">
        <w:t>al</w:t>
      </w:r>
      <w:r>
        <w:t>(2023)</w:t>
      </w:r>
      <w:r>
        <w:fldChar w:fldCharType="begin"/>
      </w:r>
      <w:r>
        <w:instrText xml:space="preserve"> ADDIN ZOTERO_ITEM CSL_CITATION {"citationID":"uVKDzyw5","properties":{"formattedCitation":"\\super [30]\\nosupersub{}","plainCitation":"[30]","noteIndex":0},"citationItems":[{"id":376,"uris":["http://zotero.org/users/14506701/items/ZSNF5RK3"],"itemData":</w:instrText>
      </w:r>
      <w:r>
        <w:rPr>
          <w:rFonts w:hint="eastAsia"/>
        </w:rPr>
        <w:instrText>{"id":376,"type":"document","title":"5G</w:instrText>
      </w:r>
      <w:r>
        <w:rPr>
          <w:rFonts w:hint="eastAsia"/>
        </w:rPr>
        <w:instrText>科技企业如何在日益激烈</w:instrText>
      </w:r>
      <w:r>
        <w:rPr>
          <w:rFonts w:hint="eastAsia"/>
        </w:rPr>
        <w:instrText>...fsQCA</w:instrText>
      </w:r>
      <w:r>
        <w:rPr>
          <w:rFonts w:hint="eastAsia"/>
        </w:rPr>
        <w:instrText>的多因素组态分析</w:instrText>
      </w:r>
      <w:r>
        <w:rPr>
          <w:rFonts w:hint="eastAsia"/>
        </w:rPr>
        <w:instrText>_</w:instrText>
      </w:r>
      <w:r>
        <w:rPr>
          <w:rFonts w:hint="eastAsia"/>
        </w:rPr>
        <w:instrText>宋泽明</w:instrText>
      </w:r>
      <w:r>
        <w:rPr>
          <w:rFonts w:hint="eastAsia"/>
        </w:rPr>
        <w:instrText xml:space="preserve">"}}],"schema":"https://github.com/citation-style-language/schema/raw/master/csl-citation.json"} </w:instrText>
      </w:r>
      <w:r>
        <w:fldChar w:fldCharType="separate"/>
      </w:r>
      <w:r>
        <w:rPr>
          <w:rFonts w:cs="Times New Roman"/>
          <w:kern w:val="0"/>
          <w:vertAlign w:val="superscript"/>
        </w:rPr>
        <w:t>[30]</w:t>
      </w:r>
      <w:r>
        <w:fldChar w:fldCharType="end"/>
      </w:r>
      <w:r>
        <w:t xml:space="preserve"> identified three pathways for 5G technology enterprises to attain disruptive innovation, highlighting approaches tailored to the Chinese market. Zhang Guangyu et </w:t>
      </w:r>
      <w:r w:rsidR="006163C3">
        <w:t>al</w:t>
      </w:r>
      <w:r>
        <w:t>(2023)</w:t>
      </w:r>
      <w:r>
        <w:fldChar w:fldCharType="begin"/>
      </w:r>
      <w:r>
        <w:instrText xml:space="preserve"> ADDIN ZOTERO_ITEM CSL_CITATION {"citationID":"gE66jcsH","properties":{"formattedCitation":"\\super [65]\\nosupersub{}","plainCitation":"[65]","noteIndex":0},"citationItems":[{"id":418,"uris":["http://zotero.org/users/14506701/items/9SGBWM25"],"itemData":</w:instrText>
      </w:r>
      <w:r>
        <w:rPr>
          <w:rFonts w:hint="eastAsia"/>
        </w:rPr>
        <w:instrText>{"id":418,"type":"document","title":"</w:instrText>
      </w:r>
      <w:r>
        <w:rPr>
          <w:rFonts w:hint="eastAsia"/>
        </w:rPr>
        <w:instrText>关系学习与颠覆性创新路径研</w:instrText>
      </w:r>
      <w:r>
        <w:rPr>
          <w:rFonts w:hint="eastAsia"/>
        </w:rPr>
        <w:instrText>...</w:instrText>
      </w:r>
      <w:r>
        <w:rPr>
          <w:rFonts w:hint="eastAsia"/>
        </w:rPr>
        <w:instrText>基于中国芯片企业的比较分析</w:instrText>
      </w:r>
      <w:r>
        <w:rPr>
          <w:rFonts w:hint="eastAsia"/>
        </w:rPr>
        <w:instrText>_</w:instrText>
      </w:r>
      <w:r>
        <w:rPr>
          <w:rFonts w:hint="eastAsia"/>
        </w:rPr>
        <w:instrText>张光宇</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4</w:t>
      </w:r>
      <w:r>
        <w:rPr>
          <w:rFonts w:cs="Times New Roman"/>
          <w:kern w:val="0"/>
          <w:vertAlign w:val="superscript"/>
        </w:rPr>
        <w:t>]</w:t>
      </w:r>
      <w:r>
        <w:fldChar w:fldCharType="end"/>
      </w:r>
      <w:r>
        <w:t xml:space="preserve"> analyzed three Chinese semiconductor companies—HiSilicon, SMIC, and JCET—demonstrating the relationship between relational learning and disruptive innovation pathways. Li Baizhou et </w:t>
      </w:r>
      <w:r w:rsidR="006163C3">
        <w:t>al</w:t>
      </w:r>
      <w:r>
        <w:t>(2024)</w:t>
      </w:r>
      <w:r>
        <w:fldChar w:fldCharType="begin"/>
      </w:r>
      <w:r>
        <w:instrText xml:space="preserve"> ADDIN ZOTERO_ITEM CSL_CITATION {"citationID":"6ZpyNwtj","properties":{"formattedCitation":"\\super [66]\\nosupersub{}","plainCitation":"[66]","noteIndex":0},"citationItems":[{"id":419,"uris":["http://zotero.org/users/14506701/items/ZXBJJF63"],"itemData":</w:instrText>
      </w:r>
      <w:r>
        <w:rPr>
          <w:rFonts w:hint="eastAsia"/>
        </w:rPr>
        <w:instrText>{"id":419,"type":"document","title":"</w:instrText>
      </w:r>
      <w:r>
        <w:rPr>
          <w:rFonts w:hint="eastAsia"/>
        </w:rPr>
        <w:instrText>企业如何跨越数字创新中的非</w:instrText>
      </w:r>
      <w:r>
        <w:rPr>
          <w:rFonts w:hint="eastAsia"/>
        </w:rPr>
        <w:instrText>...</w:instrText>
      </w:r>
      <w:r>
        <w:rPr>
          <w:rFonts w:hint="eastAsia"/>
        </w:rPr>
        <w:instrText>基于博世</w:instrText>
      </w:r>
      <w:r>
        <w:rPr>
          <w:rFonts w:hint="eastAsia"/>
        </w:rPr>
        <w:instrText>(</w:instrText>
      </w:r>
      <w:r>
        <w:rPr>
          <w:rFonts w:hint="eastAsia"/>
        </w:rPr>
        <w:instrText>中国</w:instrText>
      </w:r>
      <w:r>
        <w:rPr>
          <w:rFonts w:hint="eastAsia"/>
        </w:rPr>
        <w:instrText>)</w:instrText>
      </w:r>
      <w:r>
        <w:rPr>
          <w:rFonts w:hint="eastAsia"/>
        </w:rPr>
        <w:instrText>的案例研究</w:instrText>
      </w:r>
      <w:r>
        <w:rPr>
          <w:rFonts w:hint="eastAsia"/>
        </w:rPr>
        <w:instrText>_</w:instrText>
      </w:r>
      <w:r>
        <w:rPr>
          <w:rFonts w:hint="eastAsia"/>
        </w:rPr>
        <w:instrText>李柏洲</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5</w:t>
      </w:r>
      <w:r>
        <w:rPr>
          <w:rFonts w:cs="Times New Roman"/>
          <w:kern w:val="0"/>
          <w:vertAlign w:val="superscript"/>
        </w:rPr>
        <w:t>]</w:t>
      </w:r>
      <w:r>
        <w:fldChar w:fldCharType="end"/>
      </w:r>
      <w:r>
        <w:t xml:space="preserve"> examined Bosch (China) as a representative traditional enterprise, exploring pathway models for bridging discontinuity gaps in digital innovation. Their research offers theoretical foundations and practical insights for the transformation of traditional corporations.</w:t>
      </w:r>
    </w:p>
    <w:p w14:paraId="3B81AEFD" w14:textId="539A7EF4" w:rsidR="00766919" w:rsidRDefault="00610896">
      <w:pPr>
        <w:ind w:firstLine="480"/>
      </w:pPr>
      <w:r>
        <w:t xml:space="preserve">In the information technology sector, Xu Zehao et </w:t>
      </w:r>
      <w:r w:rsidR="006163C3">
        <w:t>al</w:t>
      </w:r>
      <w:r>
        <w:t xml:space="preserve">(2022) </w:t>
      </w:r>
      <w:r>
        <w:rPr>
          <w:highlight w:val="yellow"/>
        </w:rPr>
        <w:fldChar w:fldCharType="begin"/>
      </w:r>
      <w:r>
        <w:rPr>
          <w:highlight w:val="yellow"/>
        </w:rPr>
        <w:instrText xml:space="preserve"> ADDIN ZOTERO_ITEM CSL_CITATION {"citationID":"Jeg2SKQw","properties":{"formattedCitation":"\\super [67]\\nosupersub{}","plainCitation":"[67]","noteIndex":0},"citationItems":[{"id":422,"uris":["http://zotero.org/users/14506701/items/W854A44S"],"itemData":</w:instrText>
      </w:r>
      <w:r>
        <w:rPr>
          <w:rFonts w:hint="eastAsia"/>
          <w:highlight w:val="yellow"/>
        </w:rPr>
        <w:instrText>{"id":422,"type":"document","title":"</w:instrText>
      </w:r>
      <w:r>
        <w:rPr>
          <w:rFonts w:hint="eastAsia"/>
          <w:highlight w:val="yellow"/>
        </w:rPr>
        <w:instrText>颠覆性创新演化和实现过程——基于腾讯微信纵向单案例</w:instrText>
      </w:r>
      <w:r>
        <w:rPr>
          <w:rFonts w:hint="eastAsia"/>
          <w:highlight w:val="yellow"/>
        </w:rPr>
        <w:instrText>_</w:instrText>
      </w:r>
      <w:r>
        <w:rPr>
          <w:rFonts w:hint="eastAsia"/>
          <w:highlight w:val="yellow"/>
        </w:rPr>
        <w:instrText>许泽浩</w:instrText>
      </w:r>
      <w:r>
        <w:rPr>
          <w:rFonts w:hint="eastAsia"/>
          <w:highlight w:val="yellow"/>
        </w:rPr>
        <w:instrText xml:space="preserve">"}}],"schema":"https://github.com/citation-style-language/schema/raw/master/csl-citation.json"} </w:instrText>
      </w:r>
      <w:r>
        <w:rPr>
          <w:highlight w:val="yellow"/>
        </w:rPr>
        <w:fldChar w:fldCharType="separate"/>
      </w:r>
      <w:r>
        <w:rPr>
          <w:rFonts w:cs="Times New Roman"/>
          <w:kern w:val="0"/>
          <w:vertAlign w:val="superscript"/>
        </w:rPr>
        <w:t>[6</w:t>
      </w:r>
      <w:r>
        <w:rPr>
          <w:rFonts w:cs="Times New Roman" w:hint="eastAsia"/>
          <w:kern w:val="0"/>
          <w:vertAlign w:val="superscript"/>
        </w:rPr>
        <w:t>6</w:t>
      </w:r>
      <w:r>
        <w:rPr>
          <w:rFonts w:cs="Times New Roman"/>
          <w:kern w:val="0"/>
          <w:vertAlign w:val="superscript"/>
        </w:rPr>
        <w:t>]</w:t>
      </w:r>
      <w:r>
        <w:rPr>
          <w:highlight w:val="yellow"/>
        </w:rPr>
        <w:fldChar w:fldCharType="end"/>
      </w:r>
      <w:r>
        <w:t xml:space="preserve"> delineated the process by which WeChat achieved technological evolution and value co-creation through disruptive innovation and scenario-based theory, highlighting a ‘technology + market’ paradigm of disruptive innovation. Li Zejian et </w:t>
      </w:r>
      <w:r w:rsidR="006163C3">
        <w:t>al</w:t>
      </w:r>
      <w:r>
        <w:t>(2024)</w:t>
      </w:r>
      <w:r>
        <w:fldChar w:fldCharType="begin"/>
      </w:r>
      <w:r>
        <w:instrText xml:space="preserve"> ADDIN ZOTERO_ITEM CSL_CITATION {"citationID":"uvPB8SSm","properties":{"formattedCitation":"\\super [68]\\nosupersub{}","plainCitation":"[68]","noteIndex":0},"citationItems":[{"id":420,"uris":["http://zotero.org/users/14506701/items/3KYTP62T"],"itemData":</w:instrText>
      </w:r>
      <w:r>
        <w:rPr>
          <w:rFonts w:hint="eastAsia"/>
        </w:rPr>
        <w:instrText>{"id":420,"type":"document","title":"</w:instrText>
      </w:r>
      <w:r>
        <w:rPr>
          <w:rFonts w:hint="eastAsia"/>
        </w:rPr>
        <w:instrText>高管团队与组织环境如何驱动企业实现高颠覆性创新水平来自</w:instrText>
      </w:r>
      <w:r>
        <w:rPr>
          <w:rFonts w:hint="eastAsia"/>
        </w:rPr>
        <w:instrText>25</w:instrText>
      </w:r>
      <w:r>
        <w:rPr>
          <w:rFonts w:hint="eastAsia"/>
        </w:rPr>
        <w:instrText>个互联网企业案例的组态分析</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7</w:t>
      </w:r>
      <w:r>
        <w:rPr>
          <w:rFonts w:cs="Times New Roman"/>
          <w:kern w:val="0"/>
          <w:vertAlign w:val="superscript"/>
        </w:rPr>
        <w:t>]</w:t>
      </w:r>
      <w:r>
        <w:fldChar w:fldCharType="end"/>
      </w:r>
      <w:r>
        <w:t xml:space="preserve">, utilizing 25 case studies of internet enterprises, examined the impact of executive leadership and organizational dynamics on the attainment of high-level disruptive innovation. In the competitive innovation domain, Feng Qianqian et </w:t>
      </w:r>
      <w:r w:rsidR="006163C3">
        <w:t>al</w:t>
      </w:r>
      <w:r>
        <w:t>(2021)</w:t>
      </w:r>
      <w:r>
        <w:fldChar w:fldCharType="begin"/>
      </w:r>
      <w:r>
        <w:instrText xml:space="preserve"> ADDIN ZOTERO_ITEM CSL_CITATION {"citationID":"z2mO6gO1","properties":{"formattedCitation":"\\super [69]\\nosupersub{}","plainCitation":"[69]","noteIndex":0},"citationItems":[{"id":423,"uris":["http://zotero.org/users/14506701/items/S82MWSBC"],"itemData":</w:instrText>
      </w:r>
      <w:r>
        <w:rPr>
          <w:rFonts w:hint="eastAsia"/>
        </w:rPr>
        <w:instrText>{"id":423,"type":"document","title":"</w:instrText>
      </w:r>
      <w:r>
        <w:rPr>
          <w:rFonts w:hint="eastAsia"/>
        </w:rPr>
        <w:instrText>颠覆性技术遴选的指标体系与</w:instrText>
      </w:r>
      <w:r>
        <w:rPr>
          <w:rFonts w:hint="eastAsia"/>
        </w:rPr>
        <w:instrText>...</w:instrText>
      </w:r>
      <w:r>
        <w:rPr>
          <w:rFonts w:hint="eastAsia"/>
        </w:rPr>
        <w:instrText>—基于扎根理论的多案例研究</w:instrText>
      </w:r>
      <w:r>
        <w:rPr>
          <w:rFonts w:hint="eastAsia"/>
        </w:rPr>
        <w:instrText>_</w:instrText>
      </w:r>
      <w:r>
        <w:rPr>
          <w:rFonts w:hint="eastAsia"/>
        </w:rPr>
        <w:instrText>冯倩倩</w:instrText>
      </w:r>
      <w:r>
        <w:rPr>
          <w:rFonts w:hint="eastAsia"/>
        </w:rPr>
        <w:instrText xml:space="preserve">"}}],"schema":"https://github.com/citation-style-language/schema/raw/master/csl-citation.json"} </w:instrText>
      </w:r>
      <w:r>
        <w:fldChar w:fldCharType="separate"/>
      </w:r>
      <w:r>
        <w:rPr>
          <w:rFonts w:cs="Times New Roman"/>
          <w:kern w:val="0"/>
          <w:vertAlign w:val="superscript"/>
        </w:rPr>
        <w:t>[6</w:t>
      </w:r>
      <w:r>
        <w:rPr>
          <w:rFonts w:cs="Times New Roman" w:hint="eastAsia"/>
          <w:kern w:val="0"/>
          <w:vertAlign w:val="superscript"/>
        </w:rPr>
        <w:t>8</w:t>
      </w:r>
      <w:r>
        <w:rPr>
          <w:rFonts w:cs="Times New Roman"/>
          <w:kern w:val="0"/>
          <w:vertAlign w:val="superscript"/>
        </w:rPr>
        <w:t>]</w:t>
      </w:r>
      <w:r>
        <w:fldChar w:fldCharType="end"/>
      </w:r>
      <w:r>
        <w:t xml:space="preserve"> analyzed the National Disruptive Technology Innovation Competition alongside other relevant contests and mechanisms, developing an evaluation framework for disruptive technologies that emphasizes quality over quantity and establishing an assessment indicator system. Within the biomedical technology field, Jin Junbao et </w:t>
      </w:r>
      <w:r w:rsidR="006163C3">
        <w:t>al</w:t>
      </w:r>
      <w:r>
        <w:t>(2023)</w:t>
      </w:r>
      <w:r>
        <w:fldChar w:fldCharType="begin"/>
      </w:r>
      <w:r>
        <w:instrText xml:space="preserve"> ADDIN ZOTERO_ITEM CSL_CITATION {"citationID":"e5xNr9rJ","properties":{"formattedCitation":"\\super [70]\\nosupersub{}","plainCitation":"[70]","noteIndex":0},"citationItems":[{"id":424,"uris":["http://zotero.org/users/14506701/items/JDCU5BHV"],"itemData":</w:instrText>
      </w:r>
      <w:r>
        <w:rPr>
          <w:rFonts w:hint="eastAsia"/>
        </w:rPr>
        <w:instrText>{"id":424,"type":"document","title":"</w:instrText>
      </w:r>
      <w:r>
        <w:rPr>
          <w:rFonts w:hint="eastAsia"/>
        </w:rPr>
        <w:instrText>中美颠覆性技术创新机制比较</w:instrText>
      </w:r>
      <w:r>
        <w:rPr>
          <w:rFonts w:hint="eastAsia"/>
        </w:rPr>
        <w:instrText>...</w:instrText>
      </w:r>
      <w:r>
        <w:rPr>
          <w:rFonts w:hint="eastAsia"/>
        </w:rPr>
        <w:instrText>启示——以基因编辑技术为例</w:instrText>
      </w:r>
      <w:r>
        <w:rPr>
          <w:rFonts w:hint="eastAsia"/>
        </w:rPr>
        <w:instrText>_</w:instrText>
      </w:r>
      <w:r>
        <w:rPr>
          <w:rFonts w:hint="eastAsia"/>
        </w:rPr>
        <w:instrText>靳军宝</w:instrText>
      </w:r>
      <w:r>
        <w:rPr>
          <w:rFonts w:hint="eastAsia"/>
        </w:rPr>
        <w:instrText xml:space="preserve">"}}],"schema":"https://github.com/citation-style-language/schema/raw/master/csl-citation.json"} </w:instrText>
      </w:r>
      <w:r>
        <w:fldChar w:fldCharType="separate"/>
      </w:r>
      <w:r>
        <w:rPr>
          <w:rFonts w:cs="Times New Roman"/>
          <w:kern w:val="0"/>
          <w:vertAlign w:val="superscript"/>
        </w:rPr>
        <w:t>[</w:t>
      </w:r>
      <w:r>
        <w:rPr>
          <w:rFonts w:cs="Times New Roman" w:hint="eastAsia"/>
          <w:kern w:val="0"/>
          <w:vertAlign w:val="superscript"/>
        </w:rPr>
        <w:t>69</w:t>
      </w:r>
      <w:r>
        <w:rPr>
          <w:rFonts w:cs="Times New Roman"/>
          <w:kern w:val="0"/>
          <w:vertAlign w:val="superscript"/>
        </w:rPr>
        <w:t>]</w:t>
      </w:r>
      <w:r>
        <w:fldChar w:fldCharType="end"/>
      </w:r>
      <w:r>
        <w:t xml:space="preserve"> compared innovation mechanisms in gene editing technologies between China and the United States, offering strategic recommendations for Chinese enterprises to optimize their innovation processes. In aerospace engineering, Liu Xielin et </w:t>
      </w:r>
      <w:r w:rsidR="006163C3">
        <w:t>al</w:t>
      </w:r>
      <w:r>
        <w:t>(2023)</w:t>
      </w:r>
      <w:r>
        <w:fldChar w:fldCharType="begin"/>
      </w:r>
      <w:r>
        <w:instrText xml:space="preserve"> ADDIN ZOTERO_ITEM CSL_CITATION {"citationID":"agmqNcvR","properties":{"formattedCitation":"\\super [71]\\nosupersub{}","plainCitation":"[71]","noteIndex":0},"citationItems":[{"id":425,"uris":["http://zotero.org/users/14506701/items/PIKMHDXS"],"itemData":</w:instrText>
      </w:r>
      <w:r>
        <w:rPr>
          <w:rFonts w:hint="eastAsia"/>
        </w:rPr>
        <w:instrText>{"id":425,"type":"document","title":"</w:instrText>
      </w:r>
      <w:r>
        <w:rPr>
          <w:rFonts w:hint="eastAsia"/>
        </w:rPr>
        <w:instrText>商业模式驱动的颠覆式创新范</w:instrText>
      </w:r>
      <w:r>
        <w:rPr>
          <w:rFonts w:hint="eastAsia"/>
        </w:rPr>
        <w:instrText>...paceX</w:instrText>
      </w:r>
      <w:r>
        <w:rPr>
          <w:rFonts w:hint="eastAsia"/>
        </w:rPr>
        <w:instrText>的探索性案例研究</w:instrText>
      </w:r>
      <w:r>
        <w:rPr>
          <w:rFonts w:hint="eastAsia"/>
        </w:rPr>
        <w:instrText>_</w:instrText>
      </w:r>
      <w:r>
        <w:rPr>
          <w:rFonts w:hint="eastAsia"/>
        </w:rPr>
        <w:instrText>柳卸林</w:instrText>
      </w:r>
      <w:r>
        <w:rPr>
          <w:rFonts w:hint="eastAsia"/>
        </w:rPr>
        <w:instrText xml:space="preserve">"}}],"schema":"https://github.com/citation-style-language/schema/raw/master/csl-citation.json"} </w:instrText>
      </w:r>
      <w:r>
        <w:fldChar w:fldCharType="separate"/>
      </w:r>
      <w:r>
        <w:rPr>
          <w:rFonts w:cs="Times New Roman"/>
          <w:kern w:val="0"/>
          <w:vertAlign w:val="superscript"/>
        </w:rPr>
        <w:t>[7</w:t>
      </w:r>
      <w:r>
        <w:rPr>
          <w:rFonts w:cs="Times New Roman" w:hint="eastAsia"/>
          <w:kern w:val="0"/>
          <w:vertAlign w:val="superscript"/>
        </w:rPr>
        <w:t>0</w:t>
      </w:r>
      <w:r>
        <w:rPr>
          <w:rFonts w:cs="Times New Roman"/>
          <w:kern w:val="0"/>
          <w:vertAlign w:val="superscript"/>
        </w:rPr>
        <w:t>]</w:t>
      </w:r>
      <w:r>
        <w:fldChar w:fldCharType="end"/>
      </w:r>
      <w:r>
        <w:t xml:space="preserve"> conducted an in-depth analysis of SpaceX's space transportation business model, illustrating how business model innovation propels disruptive technological advancements and underscoring the significance of comprehensive innovation strategies that integrate organizational structure and cultural transformation.</w:t>
      </w:r>
    </w:p>
    <w:p w14:paraId="7922F985" w14:textId="06B19567" w:rsidR="00766919" w:rsidRDefault="00610896">
      <w:pPr>
        <w:ind w:firstLine="480"/>
      </w:pPr>
      <w:r>
        <w:t xml:space="preserve">Furthermore, certain researchers have undertaken comparative analyses incorporating international case studies. For example, Huang Yan Ning et </w:t>
      </w:r>
      <w:r w:rsidR="006163C3">
        <w:t>al</w:t>
      </w:r>
      <w:r>
        <w:t>(2024)</w:t>
      </w:r>
      <w:r>
        <w:fldChar w:fldCharType="begin"/>
      </w:r>
      <w:r>
        <w:instrText xml:space="preserve"> ADDIN ZOTERO_ITEM CSL_CITATION {"citationID":"IfO8yVV5","properties":{"formattedCitation":"\\super [72]\\nosupersub{}","plainCitation":"[72]","noteIndex":0},"citationItems":[{"id":426,"uris":["http://zotero.org/users/14506701/items/WPH7DB6X"],"itemData":</w:instrText>
      </w:r>
      <w:r>
        <w:rPr>
          <w:rFonts w:hint="eastAsia"/>
        </w:rPr>
        <w:instrText>{"id":426,"type":"document","title":"</w:instrText>
      </w:r>
      <w:r>
        <w:rPr>
          <w:rFonts w:hint="eastAsia"/>
        </w:rPr>
        <w:instrText>创新生态系统视角下颠覆性技</w:instrText>
      </w:r>
      <w:r>
        <w:rPr>
          <w:rFonts w:hint="eastAsia"/>
        </w:rPr>
        <w:instrText>...DARPA</w:instrText>
      </w:r>
      <w:r>
        <w:rPr>
          <w:rFonts w:hint="eastAsia"/>
        </w:rPr>
        <w:instrText>及欧洲实践的分析</w:instrText>
      </w:r>
      <w:r>
        <w:rPr>
          <w:rFonts w:hint="eastAsia"/>
        </w:rPr>
        <w:instrText>_</w:instrText>
      </w:r>
      <w:r>
        <w:rPr>
          <w:rFonts w:hint="eastAsia"/>
        </w:rPr>
        <w:instrText>黄雁宁</w:instrText>
      </w:r>
      <w:r>
        <w:rPr>
          <w:rFonts w:hint="eastAsia"/>
        </w:rPr>
        <w:instrText xml:space="preserve">"}}],"schema":"https://github.com/citation-style-language/schema/raw/master/csl-citation.json"} </w:instrText>
      </w:r>
      <w:r>
        <w:fldChar w:fldCharType="separate"/>
      </w:r>
      <w:r>
        <w:rPr>
          <w:rFonts w:cs="Times New Roman"/>
          <w:kern w:val="0"/>
          <w:vertAlign w:val="superscript"/>
        </w:rPr>
        <w:t>[7</w:t>
      </w:r>
      <w:r>
        <w:rPr>
          <w:rFonts w:cs="Times New Roman" w:hint="eastAsia"/>
          <w:kern w:val="0"/>
          <w:vertAlign w:val="superscript"/>
        </w:rPr>
        <w:t>1</w:t>
      </w:r>
      <w:r>
        <w:rPr>
          <w:rFonts w:cs="Times New Roman"/>
          <w:kern w:val="0"/>
          <w:vertAlign w:val="superscript"/>
        </w:rPr>
        <w:t>]</w:t>
      </w:r>
      <w:r>
        <w:fldChar w:fldCharType="end"/>
      </w:r>
      <w:r>
        <w:t xml:space="preserve"> </w:t>
      </w:r>
      <w:r>
        <w:lastRenderedPageBreak/>
        <w:t>evaluated the innovation ecosystem model of the U.S. Defense Advanced Research Projects Agency (DARPA). By analyzing how European countries and the European Union have emulated and adapted the DARPA framework, they identified critical success factors. Peng Chunyan (2015)</w:t>
      </w:r>
      <w:r>
        <w:fldChar w:fldCharType="begin"/>
      </w:r>
      <w:r>
        <w:instrText xml:space="preserve"> ADDIN ZOTERO_ITEM CSL_CITATION {"citationID":"1zMBzjn2","properties":{"formattedCitation":"\\super [73]\\nosupersub{}","plainCitation":"[73]","noteIndex":0},"citationItems":[{"id":427,"uris":["http://zotero.org/users/14506701/items/6CZRXKT4"],"itemData":</w:instrText>
      </w:r>
      <w:r>
        <w:rPr>
          <w:rFonts w:hint="eastAsia"/>
        </w:rPr>
        <w:instrText>{"id":427,"type":"document","title":"</w:instrText>
      </w:r>
      <w:r>
        <w:rPr>
          <w:rFonts w:hint="eastAsia"/>
        </w:rPr>
        <w:instrText>日本设立颠覆性技术创新计划探索科技计划管理改革</w:instrText>
      </w:r>
      <w:r>
        <w:rPr>
          <w:rFonts w:hint="eastAsia"/>
        </w:rPr>
        <w:instrText>_</w:instrText>
      </w:r>
      <w:r>
        <w:rPr>
          <w:rFonts w:hint="eastAsia"/>
        </w:rPr>
        <w:instrText>彭春燕</w:instrText>
      </w:r>
      <w:r>
        <w:rPr>
          <w:rFonts w:hint="eastAsia"/>
        </w:rPr>
        <w:instrText xml:space="preserve">"}}],"schema":"https://github.com/citation-style-language/schema/raw/master/csl-citation.json"} </w:instrText>
      </w:r>
      <w:r>
        <w:fldChar w:fldCharType="separate"/>
      </w:r>
      <w:r>
        <w:rPr>
          <w:rFonts w:cs="Times New Roman"/>
          <w:kern w:val="0"/>
          <w:vertAlign w:val="superscript"/>
        </w:rPr>
        <w:t>[7</w:t>
      </w:r>
      <w:r>
        <w:rPr>
          <w:rFonts w:cs="Times New Roman" w:hint="eastAsia"/>
          <w:kern w:val="0"/>
          <w:vertAlign w:val="superscript"/>
        </w:rPr>
        <w:t>2</w:t>
      </w:r>
      <w:r>
        <w:rPr>
          <w:rFonts w:cs="Times New Roman"/>
          <w:kern w:val="0"/>
          <w:vertAlign w:val="superscript"/>
        </w:rPr>
        <w:t>]</w:t>
      </w:r>
      <w:r>
        <w:fldChar w:fldCharType="end"/>
      </w:r>
      <w:r>
        <w:t xml:space="preserve"> primarily investigated the insights that Japan's ImPACT initiative could provide for reforming China's science and technology governance and program management.</w:t>
      </w:r>
    </w:p>
    <w:p w14:paraId="4DCB6CCF" w14:textId="77777777" w:rsidR="00766919" w:rsidRDefault="00766919">
      <w:pPr>
        <w:ind w:firstLineChars="0" w:firstLine="0"/>
        <w:rPr>
          <w:b/>
          <w:bCs/>
          <w:color w:val="FF0000"/>
        </w:rPr>
      </w:pPr>
    </w:p>
    <w:p w14:paraId="101A2708" w14:textId="77777777" w:rsidR="00766919" w:rsidRDefault="00610896">
      <w:pPr>
        <w:pStyle w:val="1"/>
        <w:numPr>
          <w:ilvl w:val="0"/>
          <w:numId w:val="0"/>
        </w:numPr>
        <w:jc w:val="left"/>
        <w:rPr>
          <w:sz w:val="28"/>
          <w:szCs w:val="28"/>
        </w:rPr>
      </w:pPr>
      <w:r>
        <w:rPr>
          <w:rFonts w:hint="eastAsia"/>
          <w:sz w:val="28"/>
          <w:szCs w:val="28"/>
        </w:rPr>
        <w:t xml:space="preserve">4. </w:t>
      </w:r>
      <w:r>
        <w:rPr>
          <w:sz w:val="28"/>
          <w:szCs w:val="28"/>
        </w:rPr>
        <w:t>Conclusion</w:t>
      </w:r>
    </w:p>
    <w:p w14:paraId="56580B9D" w14:textId="77777777" w:rsidR="00766919" w:rsidRDefault="00610896">
      <w:pPr>
        <w:ind w:firstLine="480"/>
      </w:pPr>
      <w:r>
        <w:rPr>
          <w:shd w:val="clear" w:color="auto" w:fill="FFFFFF"/>
        </w:rPr>
        <w:t>Chinese manufacturing firms have attained notable theoretical insights and practical advancements in disruptive innovation, laying a foundation for industrial innovation policy development. Current research focuses on emerging sectors such as manufacturing, the Internet of Things, and artificial intelligence. However, there remains significant potential for enhancement in specific areas and dimensions within these domains.</w:t>
      </w:r>
    </w:p>
    <w:p w14:paraId="0AC2583C" w14:textId="77777777" w:rsidR="00766919" w:rsidRDefault="00610896">
      <w:pPr>
        <w:ind w:firstLine="480"/>
        <w:rPr>
          <w:shd w:val="clear" w:color="auto" w:fill="FFFFFF"/>
        </w:rPr>
      </w:pPr>
      <w:r>
        <w:rPr>
          <w:shd w:val="clear" w:color="auto" w:fill="FFFFFF"/>
        </w:rPr>
        <w:t xml:space="preserve"> (1) Existing scholarly literature on disruptive innovation within corporate sectors has predominantly addressed manufacturing industries, the digital economy, and emerging technological domains such as artificial intelligence. However, research focusing on disruptive innovation in agribusinesses remains limited. Nonetheless, advancements in technology and increasing globalization underscore the strategic importance of implementing disruptive innovations in agriculture. This includes areas like precision agriculture, supply chain optimization in agribusiness, and tailored agricultural solutions. Therefore, it is essential to investigate how agricultural enterprises can harness disruptive technologies to improve operational efficiency, lower costs, and promote sustainable development.</w:t>
      </w:r>
    </w:p>
    <w:p w14:paraId="5CBFB33D" w14:textId="77777777" w:rsidR="00766919" w:rsidRDefault="00610896">
      <w:pPr>
        <w:ind w:firstLine="480"/>
        <w:rPr>
          <w:shd w:val="clear" w:color="auto" w:fill="FFFFFF"/>
        </w:rPr>
      </w:pPr>
      <w:r>
        <w:rPr>
          <w:shd w:val="clear" w:color="auto" w:fill="FFFFFF"/>
        </w:rPr>
        <w:t>(2) As global economic integration advances, Chinese corporations will encounter challenges stemming from varied cultural and economic frameworks. In this context, analyzing disruptive innovation strategies within multinational alliances is of considerable strategic importance. By further investigating these models and benchmarking international trends in disruptive innovation, Chinese enterprises can strengthen their global competitive positioning.</w:t>
      </w:r>
    </w:p>
    <w:p w14:paraId="414C02E7" w14:textId="77777777" w:rsidR="00766919" w:rsidRDefault="00610896">
      <w:pPr>
        <w:ind w:firstLine="480"/>
      </w:pPr>
      <w:r>
        <w:t>(3) Considering that disruptive innovation often involves comprehensive transformation throughout the entire value chain, research should rigorously analyze the interactions between upstream suppliers and downstream distributors. Ensuring that all stakeholders achieve mutual benefits and cultivate a sustainable, virtuous cycle remains a critical area for in-depth investigation.</w:t>
      </w:r>
    </w:p>
    <w:p w14:paraId="1C18264C" w14:textId="77777777" w:rsidR="00766919" w:rsidRDefault="00766919">
      <w:pPr>
        <w:ind w:firstLine="480"/>
        <w:sectPr w:rsidR="00766919">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6581E4EF" w14:textId="77777777" w:rsidR="00766919" w:rsidRDefault="00610896">
      <w:pPr>
        <w:pStyle w:val="1"/>
        <w:numPr>
          <w:ilvl w:val="0"/>
          <w:numId w:val="0"/>
        </w:numPr>
      </w:pPr>
      <w:r>
        <w:lastRenderedPageBreak/>
        <w:t>Reference</w:t>
      </w:r>
      <w:r>
        <w:rPr>
          <w:rFonts w:hint="eastAsia"/>
        </w:rPr>
        <w:t>s</w:t>
      </w:r>
    </w:p>
    <w:bookmarkStart w:id="5" w:name="OLE_LINK13"/>
    <w:p w14:paraId="43388EEC" w14:textId="0F2A3A77" w:rsidR="00766919" w:rsidRPr="00F57E10" w:rsidRDefault="00610896">
      <w:pPr>
        <w:pStyle w:val="4"/>
        <w:ind w:firstLine="480"/>
        <w:rPr>
          <w:rFonts w:cs="Times New Roman"/>
          <w:kern w:val="0"/>
        </w:rPr>
      </w:pPr>
      <w:r>
        <w:fldChar w:fldCharType="begin"/>
      </w:r>
      <w:r>
        <w:instrText xml:space="preserve"> ADDIN ZOTERO_BIBL {"uncited":[],"omitted":[],"custom":[[["http://zotero.org/users/14506701/items/IQIBW58S"],"[45]\\tab{}Cortimiglia M N, Ghezzi A, Frank A G. Business model innovation and strategy making nexus: evidence from a cross\\uc0\\u8208{}industry mixed\\uc0\\u8208{}methods study[J]. R&amp;D Management, 2016, 46(3): 414\\uc0\\u8211{}432."],[["http://zotero.org/users/14506701/items/2V4XSL8E"],"[44]\\tab{}Klenner P, H\\uc0\\u252{}sig S, Dowling M. Ex-ante evaluation of disruptive susceptibility in established value networks\\uc0\\u8212{}When are markets ready for disruptive innovations?[J]. Research Policy, 2013, 42(4): 914\\uc0\\u8211{}927."],[["http://zotero.org/users/14506701/items/MJFT26AA"],"[40] \\uc0\\u26472{}\\uc0\\u26690{}\\uc0\\u33738{},\\uc0\\u38472{}\\uc0\\u24605{}\\uc0\\u30591{},\\uc0\\u29579{}\\uc0\\u24420{}.\\uc0\\u26412{}\\uc0\\u22303{}\\uc0\\u21046{}\\uc0\\u36896{}\\uc0\\u20225{}\\uc0\\u19994{}\\uc0\\u20302{}\\uc0\\u31471{}\\uc0\\u39072{}\\uc0\\u35206{}\\uc0\\u30340{}\\uc0\\u29702{}\\uc0\\u35770{}\\uc0\\u19982{}\\uc0\\u26696{}\\uc0\\u20363{}\\uc0\\u30740{}\\uc0\\u31350{} [J].\\uc0\\u31185{}\\uc0\\u30740{}\\uc0\\u31649{}\\uc0\\u29702{},2020,41(03):164-173."],[["http://zotero.org/users/14506701/items/D9WGXC6F"],"[28]\\tab{}\\uc0\\u36213{}\\uc0\\u29614{}.\\uc0\\u34701{}\\uc0\\u36164{}\\uc0\\u32422{}\\uc0\\u26463{}\\uc0\\u12289{}\\uc0\\u25919{}\\uc0\\u24220{} R&amp;D \\uc0\\u36164{}\\uc0\\u21161{}\\uc0\\u19982{}\\uc0\\u20225{}\\uc0\\u19994{}\\uc0\\u30740{}\\uc0\\u21457{}\\uc0\\u25237{}\\uc0\\u20837{}\\uc0\\u8212{}\\uc0\\u8212{}\\uc0\\u26469{}\\uc0\\u33258{}\\uc0\\u20013{}\\uc0\\u22269{} \\uc0\\u25112{}\\uc0\\u30053{}\\uc0\\u24615{}\\uc0\\u26032{}\\uc0\\u20852{}\\uc0\\u20135{}\\uc0\\u19994{}\\uc0\\u30340{}\\uc0\\u23454{}\\uc0\\u35777{}\\uc0\\u30740{}\\uc0\\u31350{}[J].\\uc0\\u24403{}\\uc0\\u20195{}\\uc0\\u36130{}\\uc0\\u32463{},2015(11):86-97."],[["http://zotero.org/users/14506701/items/PM3I7VM4"],"[39] \\uc0\\u39068{}\\uc0\\u33673{}.\\uc0\\u25105{}\\uc0\\u22269{}\\uc0\\u21306{}\\uc0\\u22495{}\\uc0\\u21019{}\\uc0\\u26032{}\\uc0\\u25928{}\\uc0\\u29575{}\\uc0\\u35780{}\\uc0\\u20215{}\\uc0\\u25351{}\\uc0\\u26631{}\\uc0\\u20307{}\\uc0\\u31995{}\\uc0\\u23454{}\\uc0\\u35777{}\\uc0\\u30740{}\\uc0\\u31350{}[J].\\uc0\\u31649{}\\uc0\\u29702{}\\uc0\\u19990{}\\uc0\\u30028{},2012(05):174-175."],[["http://zotero.org/users/14506701/items/HG5JE22Q"],"[41]\\tab{}\\uc0\\u26366{}\\uc0\\u21331{}\\uc0\\u39568{},\\uc0\\u29579{}\\uc0\\u36291{}.\\uc0\\u25112{}\\uc0\\u30053{}\\uc0\\u24615{}\\uc0\\u26032{}\\uc0\\u20852{}\\uc0\\u20135{}\\uc0\\u19994{}\\uc0\\u19978{}\\uc0\\u24066{}\\uc0\\u20844{}\\uc0\\u21496{}\\uc0\\u21160{}\\uc0\\u24577{}\\uc0\\u21019{}\\uc0\\u26032{}\\uc0\\u25928{}\\uc0\\u29575{}\\uc0\\u27979{}\\uc0\\u24230{}\\uc0\\u21450{}\\uc0\\u20854{}\\uc0\\u24433{} \\uc0\\u21709{}\\uc0\\u22240{}\\uc0\\u32032{}\\uc0\\u30740{}\\uc0\\u31350{}\\uc0\\u8212{}\\uc0\\u8212{}\\uc0\\u22522{}\\uc0\\u20110{}\\uc0\\u20004{}\\uc0\\u38454{}\\uc0\\u27573{}DSBM \\uc0\\u27169{}\\uc0\\u22411{}\\uc0\\u19982{} Tobit \\uc0\\u27169{}\\uc0\\u22411{}[J].\\uc0\\u31185{}\\uc0\\u25216{}\\uc0\\u36827{}\\uc0\\u27493{}\\uc0\\u19982{}\\uc0\\u23545{} \\uc0\\u31574{},2022,39(21):65-74."],[["http://zotero.org/users/14506701/items/KU8BRXTH"],"[3]\\tab{}\\uc0\\u35768{}\\uc0\\u20339{}\\uc0\\u29738{},\\uc0\\u27754{}\\uc0\\u38634{}\\uc0\\u38155{},\\uc0\\u38647{}\\uc0\\u40483{},\\uc0\\u31561{}.\\uc0\\u20174{}\\uc0\\u31361{}\\uc0\\u30772{}\\uc0\\u24615{}\\uc0\\u21019{}\\uc0\\u26032{}\\uc0\\u21040{}\\uc0\\u39072{}\\uc0\\u35206{}\\uc0\\u24615{}\\uc0\\u21019{}\\uc0\\u26032{}\\uc0\\u65306{}\\uc0\\u20869{}\\uc0\\u28085{}\\uc0\\u12289{}\\uc0\\u29305{}\\uc0\\u24449{}\\uc0\\u19982{}\\uc0\\u28436{}\\uc0\\u21270{}[J].\\uc0\\u31185{}\\uc0\\u30740{}\\uc0\\u31649{}\\uc0\\u29702{},2023,44(02):1-13.[J]."],[["http://zotero.org/users/14506701/items/7R46XTG5"],"[1] \\uc0\\u23435{}\\uc0\\u20142{},\\uc0\\u26472{}\\uc0\\u30922{},\\uc0\\u24310{}\\uc0\\u29618{}\\uc0\\u29618{},\\uc0\\u31561{}.\\uc0\\u26032{}\\uc0\\u24418{}\\uc0\\u21183{}\\uc0\\u19979{}\\uc0\\u25105{}\\uc0\\u22269{}\\uc0\\u39072{}\\uc0\\u35206{}\\uc0\\u24615{}\\uc0\\u21019{}\\uc0\\u26032{}\\uc0\\u30340{}\\uc0\\u21457{}\\uc0\\u23637{}\\uc0\\u29616{}\\uc0\\u29366{}\\uc0\\u12289{}\\uc0\\u20856{}\\uc0\\u22411{}\\uc0\\u27169{}\\uc0\\u24335{}\\uc0\\u21450{}\\uc0\\u36335{}\\uc0\\u24452{}\\uc0\\u36873{}\\uc0\\u25321{}[J].\\uc0\\u25216{}\\uc0\\u26415{}\\uc0\\u32463{}\\uc0\\u27982{},2023,42(01):44-52."],[["http://zotero.org/users/14506701/items/69BKC645"],"[2] \\uc0\\u33487{}\\uc0\\u24070{}.\\uc0\\u22269{}\\uc0\\u22806{}\\uc0\\u39072{}\\uc0\\u35206{}\\uc0\\u24615{}\\uc0\\u25216{}\\uc0\\u26415{}\\uc0\\u21019{}\\uc0\\u26032{}\\uc0\\u36164{}\\uc0\\u21161{}\\uc0\\u31649{}\\uc0\\u29702{}\\uc0\\u32463{}\\uc0\\u39564{}\\uc0\\u19982{}\\uc0\\u21551{}\\uc0\\u31034{}[J].\\uc0\\u31185{}\\uc0\\u25216{}\\uc0\\u20013{}\\uc0\\u22269{},2022,(11):59-61."],[["http://zotero.org/users/14506701/items/SZZMLDN5"],"[7] \\uc0\\u21016{}\\uc0\\u23433{}\\uc0\\u33993{},\\uc0\\u26446{}\\uc0\\u33673{},\\uc0\\u26361{}\\uc0\\u26195{}\\uc0\\u38451{},\\uc0\\u31561{}.\\uc0\\u39072{}\\uc0\\u35206{}\\uc0\\u24615{}\\uc0\\u25216{}\\uc0\\u26415{}\\uc0\\u27010{}\\uc0\\u24565{}\\uc0\\u30340{}\\uc0\\u25112{}\\uc0\\u30053{}\\uc0\\u20869{}\\uc0\\u28085{}\\uc0\\u21450{}\\uc0\\u25919{}\\uc0\\u31574{}\\uc0\\u21551{}\\uc0\\u31034{}[J].\\uc0\\u20013{}\\uc0\\u22269{}\\uc0\\u24037{}\\uc0\\u31243{}\\uc0\\u31185{}\\uc0\\u23398{},2018,20(06):7-13."],[["http://zotero.org/users/14506701/items/6GAX2TTQ"],"[8] \\uc0\\u26354{}\\uc0\\u20896{}\\uc0\\u26976{},\\uc0\\u38472{}\\uc0\\u20975{}\\uc0\\u21326{},\\uc0\\u38472{}\\uc0\\u21170{}.\\uc0\\u39072{}\\uc0\\u35206{}\\uc0\\u24615{}\\uc0\\u25216{}\\uc0\\u26415{}\\uc0\\u21019{}\\uc0\\u26032{}\\uc0\\u65306{}\\uc0\\u29702{}\\uc0\\u35770{}\\uc0\\u28304{}\\uc0\\u36215{}\\uc0\\u12289{}\\uc0\\u25972{}\\uc0\\u21512{}\\uc0\\u26694{}\\uc0\\u26550{}\\uc0\\u19982{}\\uc0\\u21457{}\\uc0\\u23637{}\\uc0\\u21069{}\\uc0\\u30651{}[J].\\uc0\\u31185{}\\uc0\\u30740{}\\uc0\\u31649{}\\uc0\\u29702{},2023,44(09):1-9."],[["http://zotero.org/users/14506701/items/U6CML7Q5"],"[9] \\uc0\\u23637{}\\uc0\\u21674{}\\uc0\\u21674{},\\uc0\\u24429{}\\uc0\\u29616{}\\uc0\\u31185{},\\uc0\\u26361{}\\uc0\\u26195{}\\uc0\\u38451{},\\uc0\\u31561{}.\\uc0\\u39072{}\\uc0\\u35206{}\\uc0\\u24615{}\\uc0\\u25216{}\\uc0\\u26415{}\\uc0\\u22810{}\\uc0\\u20803{}\\uc0\\u25237{}\\uc0\\u20837{}\\uc0\\u26426{}\\uc0\\u21046{}\\uc0\\u30740{}\\uc0\\u31350{}[J].\\uc0\\u20013{}\\uc0\\u22269{}\\uc0\\u31185{}\\uc0\\u23398{}\\uc0\\u38498{}\\uc0\\u38498{}\\uc0\\u21002{},2024,39(05):917-932."],[["http://zotero.org/users/14506701/items/NYAZRFQD"],"[10] \\uc0\\u20309{}\\uc0\\u37057{}\\uc0\\u20912{},\\uc0\\u26519{}\\uc0\\u23159{}.\\uc0\\u24378{}\\uc0\\u21046{}\\uc0\\u24615{}\\uc0\\u21046{}\\uc0\\u24230{}\\uc0\\u21387{}\\uc0\\u21147{}\\uc0\\u23545{}\\uc0\\u39072{}\\uc0\\u35206{}\\uc0\\u24615{}\\uc0\\u21019{}\\uc0\\u26032{}\\uc0\\u30340{}\\uc0\\u24433{}\\uc0\\u21709{}\\uc0\\u26426{}\\uc0\\u29702{}\\uc0\\u8212{}\\uc0\\u8212{}\\uc0\\u20197{}\\uc0\\u20013{}\\uc0\\u22269{}\\uc0\\u26032{}\\uc0\\u33021{}\\uc0\\u28304{}\\uc0\\u27773{}\\uc0\\u36710{}\\uc0\\u20135{}\\uc0\\u19994{}\\uc0\\u30340{}\\uc0\\u8220{}\\uc0\\u21452{}\\uc0\\u31215{}\\uc0\\u20998{}\\uc0\\u8221{}\\uc0\\u25919{}\\uc0\\u31574{}\\uc0\\u20026{}\\uc0\\u20363{}[J/OL].\\uc0\\u31185{}\\uc0\\u25216{}\\uc0\\u36827{}\\uc0\\u27493{}\\uc0\\u19982{}\\uc0\\u23545{}\\uc0\\u31574{},1-12[2024-09-27]."],[["http://zotero.org/users/14506701/items/FC4WVJER"],"[11] \\uc0\\u26041{}\\uc0\\u26195{}\\uc0\\u38686{},\\uc0\\u26446{}\\uc0\\u26195{}\\uc0\\u21326{}.\\uc0\\u39072{}\\uc0\\u35206{}\\uc0\\u24615{}\\uc0\\u21019{}\\uc0\\u26032{}\\uc0\\u12289{}\\uc0\\u22330{}\\uc0\\u26223{}\\uc0\\u39537{}\\uc0\\u21160{}\\uc0\\u19982{}\\uc0\\u26032{}\\uc0\\u36136{}\\uc0\\u29983{}\\uc0\\u20135{}\\uc0\\u21147{}\\uc0\\u21457{}\\uc0\\u23637{}[J].\\uc0\\u25913{}\\uc0\\u38761{},2024,(04):31-40."],[["http://zotero.org/users/14506701/items/EEGBJQKL"],"[12] \\uc0\\u21016{}\\uc0\\u31505{} ,\\uc0\\u25581{}\\uc0\\u27704{}\\uc0\\u29748{} ,\\uc0\\u32993{}\\uc0\\u38639{}. \\uc0\\u39072{}\\uc0\\u35206{}\\uc0\\u24615{}\\uc0\\u21019{}\\uc0\\u26032{}\\uc0\\u30340{}\\uc0\\u27010{}\\uc0\\u24565{}\\uc0\\u23319{}\\uc0\\u21464{}\\uc0\\u19982{}\\uc0\\u36793{}\\uc0\\u30028{}\\uc0\\u25299{}\\uc0\\u23637{} [J]. \\uc0\\u19978{}\\uc0\\u28023{}\\uc0\\u36136{}\\uc0\\u37327{}, 2023, (05): 14-16."],[["http://zotero.org/users/14506701/items/IGPRZCMH"],"[13] Danneels, Erwin. \\uc0\\u8220{}Disruptive technology reconsidered: A critique and research agenda.\\uc0\\u8221{}\\uc0\\u160{}Journal of product innovation management\\uc0\\u160{}21.4 (2004): 246-258."],[["http://zotero.org/users/14506701/items/BES7AYS3"],"[16] \\uc0\\u26472{}\\uc0\\u26690{}\\uc0\\u33738{},\\uc0\\u38472{}\\uc0\\u24605{}\\uc0\\u30591{},\\uc0\\u29579{}\\uc0\\u24420{}.\\uc0\\u26412{}\\uc0\\u22303{}\\uc0\\u21046{}\\uc0\\u36896{}\\uc0\\u20225{}\\uc0\\u19994{}\\uc0\\u20302{}\\uc0\\u31471{}\\uc0\\u39072{}\\uc0\\u35206{}\\uc0\\u30340{}\\uc0\\u29702{}\\uc0\\u35770{}\\uc0\\u19982{}\\uc0\\u26696{}\\uc0\\u20363{}\\uc0\\u30740{}\\uc0\\u31350{}[J].\\uc0\\u31185{}\\uc0\\u30740{}\\uc0\\u31649{}\\uc0\\u29702{},2020,41(03):164-173."],[["http://zotero.org/users/14506701/items/2W5RPSGS"],"[19] Sandstr\\uc0\\u246{}m, Christian. \\uc0\\u8220{}High-end disruptive technologies with an inferior performance.\\uc0\\u8221{}\\uc0\\u160{}International Journal of Technology Management\\uc0\\u160{}56.2/3/4 (2011): 109-122."],[["http://zotero.org/users/14506701/items/VE5FT3U5"],"[20] Akbar M F. DISRUPTIVE INNOVATION: THE HIGH-END\nMARKET PERSPECTIVE[J]."],[["http://zotero.org/users/14506701/items/VHI6YI3V"],"[21] \\uc0\\u24352{}\\uc0\\u20809{}\\uc0\\u23431{},\\uc0\\u27431{}\\uc0\\u26149{}\\uc0\\u23591{},\\uc0\\u21016{}\\uc0\\u36155{}\\uc0\\u26032{},\\uc0\\u31561{}.\\uc0\\u20154{}\\uc0\\u24037{}\\uc0\\u26234{}\\uc0\\u33021{}\\uc0\\u20225{}\\uc0\\u19994{}\\uc0\\u20309{}\\uc0\\u20197{}\\uc0\\u23454{}\\uc0\\u29616{}\\uc0\\u39072{}\\uc0\\u35206{}\\uc0\\u24615{}\\uc0\\u21019{}\\uc0\\u26032{}?\\uc0\\u8212{}\\uc0\\u8212{}\\uc0\\u22522{}\\uc0\\u20110{}\\uc0\\u25166{}\\uc0\\u26681{}\\uc0\\u29702{}\\uc0\\u35770{}\\uc0\\u30340{}\\uc0\\u25506{}\\uc0\\u32034{}[J].\\uc0\\u31185{}\\uc0\\u23398{}\\uc0\\u23398{}\\uc0\\u30740{}\\uc0\\u31350{},2021,39(04):738-748+757."],[["http://zotero.org/users/14506701/items/YBMMVNAZ"],"[22] \\uc0\\u20113{}\\uc0\\u20048{}\\uc0\\u37995{},\\uc0\\u24464{}\\uc0\\u28023{}\\uc0\\u21375{},\\uc0\\u33539{}\\uc0\\u38597{}\\uc0\\u26976{},\\uc0\\u31561{}.\\uc0\\u20225{}\\uc0\\u19994{}\\uc0\\u22914{}\\uc0\\u20309{}\\uc0\\u36890{}\\uc0\\u36807{}\\uc0\\u25968{}\\uc0\\u23383{}\\uc0\\u21270{}\\uc0\\u36716{}\\uc0\\u22411{}\\uc0\\u23454{}\\uc0\\u29616{}\\uc0\\u39072{}\\uc0\\u35206{}\\uc0\\u24615{}\\uc0\\u21019{}\\uc0\\u26032{}?\\uc0\\u8212{}\\uc0\\u8212{}\\uc0\\u22522{}\\uc0\\u20110{}\\uc0\\u28493{}\\uc0\\u26612{}\\uc0\\u38598{}\\uc0\\u22242{}\\uc0\\u30340{}\\uc0\\u26696{}\\uc0\\u20363{}\\uc0\\u30740{}\\uc0\\u31350{}[J].\\uc0\\u25216{}\\uc0\\u26415{}\\uc0\\u32463{}\\uc0\\u27982{},2024,43(03):77-93"],[["http://zotero.org/users/14506701/items/5QMVF3B7"],"[30] \\uc0\\u27573{}\\uc0\\u20891{}\\uc0\\u23665{},\\uc0\\u24196{}\\uc0\\u26093{}\\uc0\\u19996{}.\\uc0\\u37329{}\\uc0\\u34701{}\\uc0\\u25237{}\\uc0\\u36164{}\\uc0\\u34892{}\\uc0\\u20026{}\\uc0\\u19982{}\\uc0\\u20225{}\\uc0\\u19994{}\\uc0\\u25216{}\\uc0\\u26415{}\\uc0\\u21019{}\\uc0\\u26032{}\\uc0\\u8212{}\\uc0\\u8212{}\\uc0\\u21160{}\\uc0\\u26426{}\\uc0\\u20998{}\\uc0\\u26512{}\\uc0\\u19982{}\\uc0\\u32463{}\\uc0\\u39564{}\\uc0\\u35777{}\\uc0\\u25454{}[J].\\uc0\\u20013{}\\uc0\\u22269{}\\uc0\\u24037{}\\uc0\\u19994{}\\uc0\\u32463{}\\uc0\\u27982{},2021,(01):155-173."],[["http://zotero.org/users/14506701/items/T6VKXZIH"],"[32] \\uc0\\u27146{}\\uc0\\u24535{}\\uc0\\u25991{},\\uc0\\u24352{}\\uc0\\u21073{}\\uc0\\u28189{},\\uc0\\u37011{}\\uc0\\u24191{}\\uc0\\u23485{}.\\uc0\\u21518{}\\uc0\\u21457{}\\uc0\\u20225{}\\uc0\\u19994{}\\uc0\\u33829{}\\uc0\\u38144{}\\uc0\\u33021{}\\uc0\\u21147{}\\uc0\\u23545{}\\uc0\\u39072{}\\uc0\\u35206{}\\uc0\\u24615{}\\uc0\\u21019{}\\uc0\\u26032{}\\uc0\\u30340{}\\uc0\\u24433{}\\uc0\\u21709{}\\uc0\\u26426{}\\uc0\\u21046{}[J].\\uc0\\u31185{}\\uc0\\u25216{}\\uc0\\u36827{}\\uc0\\u27493{}\\uc0\\u19982{}\\uc0\\u23545{}\\uc0\\u31574{},2019,36(22):74-81."],[["http://zotero.org/users/14506701/items/9WR6UZX6"],"[33] \\uc0\\u24352{}\\uc0\\u20809{}\\uc0\\u23431{},\\uc0\\u23435{}\\uc0\\u27901{}\\uc0\\u26126{},\\uc0\\u25140{}\\uc0\\u28023{}\\uc0\\u38395{}.\\uc0\\u36328{}\\uc0\\u30028{}\\uc0\\u25216{}\\uc0\\u26415{}\\uc0\\u24182{}\\uc0\\u36141{}\\uc0\\u22914{}\\uc0\\u20309{}\\uc0\\u20419{}\\uc0\\u36827{}\\uc0\\u21518{}\\uc0\\u21457{}\\uc0\\u20225{}\\uc0\\u19994{}\\uc0\\u39072{}\\uc0\\u35206{}\\uc0\\u24615{}\\uc0\\u21019{}\\uc0\\u26032{}?[J].\\uc0\\u31185{}\\uc0\\u23398{}\\uc0\\u23398{}\\uc0\\u30740{}\\uc0\\u31350{},2023,41(09):1716-1728."],[["http://zotero.org/users/14506701/items/GTAQDGDX"],"[25] \\uc0\\u38472{}\\uc0\\u28828{}.\\uc0\\u20154{}\\uc0\\u24037{}\\uc0\\u26234{}\\uc0\\u33021{}\\uc0\\u31561{}\\uc0\\u39072{}\\uc0\\u35206{}\\uc0\\u24615{}\\uc0\\u25216{}\\uc0\\u26415{}\\uc0\\u36171{}\\uc0\\u33021{}\\uc0\\u26032{}\\uc0\\u36136{}\\uc0\\u29983{}\\uc0\\u20135{}\\uc0\\u21147{}\\uc0\\u21457{}\\uc0\\u23637{}[J].\\uc0\\u20013{}\\uc0\\u22269{}\\uc0\\u31185{}\\uc0\\u25216{}\\uc0\\u20135{}\\uc0\\u19994{},2024,(05):56-59."],[["http://zotero.org/users/14506701/items/N9UKUMFF"],"[35] \\uc0\\u26463{}\\uc0\\u36229{}\\uc0\\u24935{},\\uc0\\u29579{}\\uc0\\u28023{}\\uc0\\u20891{},\\uc0\\u37329{}\\uc0\\u23005{}\\uc0\\u24420{},\\uc0\\u31561{}.\\uc0\\u20154{}\\uc0\\u24037{}\\uc0\\u26234{}\\uc0\\u33021{}\\uc0\\u36171{}\\uc0\\u33021{}\\uc0\\u20225{}\\uc0\\u19994{}\\uc0\\u39072{}\\uc0\\u35206{}\\uc0\\u24615{}\\uc0\\u21019{}\\uc0\\u26032{}\\uc0\\u30340{}\\uc0\\u36335{}\\uc0\\u24452{}\\uc0\\u20998{}\\uc0\\u26512{}[J].\\uc0\\u31185{}\\uc0\\u23398{}\\uc0\\u23398{}\\uc0\\u30740{}\\uc0\\u31350{},2022,40(10):1884-1894."],[["http://zotero.org/users/14506701/items/764M376Y"],"[23] \\uc0\\u29579{}\\uc0\\u28023{}\\uc0\\u20891{},\\uc0\\u37329{}\\uc0\\u23005{}\\uc0\\u24420{}.\\uc0\\u22914{}\\uc0\\u20309{}\\uc0\\u39537{}\\uc0\\u21160{}\\uc0\\u20225{}\\uc0\\u19994{}\\uc0\\u39072{}\\uc0\\u35206{}\\uc0\\u24615{}\\uc0\\u21019{}\\uc0\\u26032{}:\\uc0\\u27169{}\\uc0\\u22359{}\\uc0\\u21270{}\\uc0\\u25968{}\\uc0\\u23383{}\\uc0\\u24179{}\\uc0\\u21488{}\\uc0\\u35270{}\\uc0\\u35282{}\\uc0\\u30340{}\\uc0\\u25506{}\\uc0\\u35752{}[J].\\uc0\\u20013{}\\uc0\\u22269{}\\uc0\\u31185{}\\uc0\\u25216{}\\uc0\\u35770{}\\uc0\\u22363{},2020,(10):14-16."],[["http://zotero.org/users/14506701/items/ZSNF5RK3"],"[31] \\uc0\\u23435{}\\uc0\\u27901{}\\uc0\\u26126{},\\uc0\\u24352{}\\uc0\\u20809{}\\uc0\\u23431{},\\uc0\\u25140{}\\uc0\\u28023{}\\uc0\\u38395{}.5G\\uc0\\u31185{}\\uc0\\u25216{}\\uc0\\u20225{}\\uc0\\u19994{}\\uc0\\u22914{}\\uc0\\u20309{}\\uc0\\u22312{}\\uc0\\u26085{}\\uc0\\u30410{}\\uc0\\u28608{}\\uc0\\u28872{}\\uc0\\u30340{}\\uc0\\u34892{}\\uc0\\u19994{}\\uc0\\u31454{}\\uc0\\u20105{}\\uc0\\u20013{}\\uc0\\u21152{}\\uc0\\u36895{}\\uc0\\u39072{}\\uc0\\u35206{}\\uc0\\u24615{}\\uc0\\u21019{}\\uc0\\u26032{}\\uc0\\u8212{}\\uc0\\u8212{}\\uc0\\u26469{}\\uc0\\u33258{}\\uc0\\u20004{}\\uc0\\u27493{}fsQCA\\uc0\\u30340{}\\uc0\\u22810{}\\uc0\\u22240{}\\uc0\\u32032{}\\uc0\\u32452{}\\uc0\\u24577{}\\uc0\\u20998{}\\uc0\\u26512{}[J].\\uc0\\u31185{}\\uc0\\u25216{}\\uc0\\u36827{}\\uc0\\u27493{}\\uc0\\u19982{}\\uc0\\u23545{}\\uc0\\u31574{},2023,40(15):104-114."],[["http://zotero.org/users/14506701/items/S7SRRHLK"],"[29] \\uc0\\u24352{}\\uc0\\u37329{}\\uc0\\u31119{},\\uc0\\u40644{}\\uc0\\u38634{}\\uc0\\u26228{}.\\uc0\\u21019{}\\uc0\\u26032{}\\uc0\\u32593{}\\uc0\\u32476{}\\uc0\\u32467{}\\uc0\\u26500{}\\uc0\\u23545{}\\uc0\\u39072{}\\uc0\\u35206{}\\uc0\\u24615{}\\uc0\\u21019{}\\uc0\\u26032{}\\uc0\\u30340{}\\uc0\\u24433{}\\uc0\\u21709{}\\uc0\\u26426{}\\uc0\\u21046{}\\uc0\\u8212{}\\uc0\\u8212{}\\uc0\\u21452{}\\uc0\\u20803{}\\uc0\\u24615{}\\uc0\\u23398{}\\uc0\\u20064{}\\uc0\\u30340{}\\uc0\\u20013{}\\uc0\\u20171{}\\uc0\\u20316{}\\uc0\\u29992{}[J].\\uc0\\u31185{}\\uc0\\u25216{}\\uc0\\u31649{}\\uc0\\u29702{}\\uc0\\u30740{}\\uc0\\u31350{},2020,40(08):7-16."],[["http://zotero.org/users/14506701/items/CB3JIJUW"],"[24] \\uc0\\u36158{}\\uc0\\u21355{}\\uc0\\u23792{},\\uc0\\u29579{}\\uc0\\u33402{}\\uc0\\u23425{},\\uc0\\u29579{}\\uc0\\u26388{}.\\uc0\\u39072{}\\uc0\\u35206{}\\uc0\\u24615{}\\uc0\\u21019{}\\uc0\\u26032{}\\uc0\\u39537{}\\uc0\\u21160{}\\uc0\\u20449{}\\uc0\\u24687{}\\uc0\\u20135{}\\uc0\\u19994{}\\uc0\\u19982{}\\uc0\\u21046{}\\uc0\\u36896{}\\uc0\\u19994{}\\uc0\\u34701{}\\uc0\\u21512{}\\uc0\\u27169{}\\uc0\\u24335{}\\uc0\\u30740{}\\uc0\\u31350{}[J].\\uc0\\u31185{}\\uc0\\u23398{}\\uc0\\u23398{}\\uc0\\u30740{}\\uc0\\u31350{},2024,42(06):1300-1311."],[["http://zotero.org/users/14506701/items/WJZLLM5I"],"[17] \\uc0\\u24352{}\\uc0\\u20809{}\\uc0\\u23431{},\\uc0\\u24352{}\\uc0\\u29814{}.\\uc0\\u39072{}\\uc0\\u35206{}\\uc0\\u24615{}\\uc0\\u21019{}\\uc0\\u26032{}\\uc0\\u35270{}\\uc0\\u22495{}\\uc0\\u19979{}\\uc0\\u21518{}\\uc0\\u21457{}\\uc0\\u20225{}\\uc0\\u19994{}\\uc0\\u24066{}\\uc0\\u22330{}\\uc0\\u35748{}\\uc0\\u30693{}\\uc0\\u28436{}\\uc0\\u21270{}\\uc0\\u30740{}\\uc0\\u31350{}[J].\\uc0\\u31185{}\\uc0\\u30740{}\\uc0\\u31649{}\\uc0\\u29702{},2024,45(04):52-61."],[["http://zotero.org/users/14506701/items/5B77PDTA"],"[52] \\uc0\\u24352{}\\uc0\\u26530{}\\uc0\\u30427{},\\uc0\\u38472{}\\uc0\\u21170{}.\\uc0\\u25968{}\\uc0\\u23383{}\\uc0\\u26234{}\\uc0\\u33021{}\\uc0\\u21270{}\\uc0\\u32972{}\\uc0\\u26223{}\\uc0\\u19979{}\\uc0\\u30005{}\\uc0\\u21160{}\\uc0\\u27773{}\\uc0\\u36710{}\\uc0\\u28151{}\\uc0\\u21512{}\\uc0\\u39072{}\\uc0\\u35206{}\\uc0\\u24615{}\\uc0\\u21019{}\\uc0\\u26032{}\\uc0\\u27169{}\\uc0\\u24335{}\\uc0\\u30740{}\\uc0\\u31350{}\\uc0\\u8212{}\\uc0\\u8212{}\\uc0\\u27604{}\\uc0\\u20122{}\\uc0\\u36842{}\\uc0\\u19982{}\\uc0\\u29305{}\\uc0\\u26031{}\\uc0\\u25289{}\\uc0\\u26696{}\\uc0\\u20363{}[J].\\uc0\\u31185{}\\uc0\\u25216{}\\uc0\\u36827{}\\uc0\\u27493{}\\uc0\\u19982{}\\uc0\\u23545{}\\uc0\\u31574{},2023,40(24):51-60."],[["http://zotero.org/users/14506701/items/78SXWM9E"],"[48] \\uc0\\u29579{}\\uc0\\u28023{}\\uc0\\u20891{},\\uc0\\u37329{}\\uc0\\u23005{}\\uc0\\u24420{},\\uc0\\u26463{}\\uc0\\u36229{}\\uc0\\u24935{},\\uc0\\u31561{}.\\uc0\\u20026{}\\uc0\\u20160{}\\uc0\\u20040{}\\uc0\\u30789{}\\uc0\\u35895{}\\uc0\\u33021{}\\uc0\\u22815{}\\uc0\\u25345{}\\uc0\\u32493{}\\uc0\\u20135{}\\uc0\\u29983{}\\uc0\\u39072{}\\uc0\\u35206{}\\uc0\\u24615{}\\uc0\\u21019{}\\uc0\\u26032{}?\\uc0\\u8212{}\\uc0\\u8212{}\\uc0\\u22522{}\\uc0\\u20110{}\\uc0\\u20225{}\\uc0\\u19994{}\\uc0\\u21019{}\\uc0\\u26032{}\\uc0\\u29983{}\\uc0\\u24577{}\\uc0\\u31995{}\\uc0\\u32479{}\\uc0\\u35270{}\\uc0\\u35282{}\\uc0\\u30340{}\\uc0\\u20998{}\\uc0\\u26512{}[J].\\uc0\\u31185{}\\uc0\\u23398{}\\uc0\\u23398{}\\uc0\\u30740{}\\uc0\\u31350{},2021,39(12):2267-2280."],[["http://zotero.org/users/14506701/items/AQINDVKX"],"[51] \\uc0\\u24352{}\\uc0\\u38745{},\\uc0\\u26446{}\\uc0\\u21326{}\\uc0\\u20891{},\\uc0\\u36213{}\\uc0\\u29141{},\\uc0\\u31561{}.\\uc0\\u36164{}\\uc0\\u28304{}\\uc0\\u25340{}\\uc0\\u20945{}\\uc0\\u12289{}\\uc0\\u20215{}\\uc0\\u20540{}\\uc0\\u21019{}\\uc0\\u36896{}\\uc0\\u19982{}\\uc0\\u21518{}\\uc0\\u21457{}\\uc0\\u20225{}\\uc0\\u19994{}\\uc0\\u39072{}\\uc0\\u35206{}\\uc0\\u24615{}\\uc0\\u21019{}\\uc0\\u26032{}\\uc0\\u8212{}\\uc0\\u8212{}\\uc0\\u22522{}\\uc0\\u20110{}\\uc0\\u24191{}\\uc0\\u27773{}\\uc0\\u38598{}\\uc0\\u22242{}\\uc0\\u26032{}\\uc0\\u33021{}\\uc0\\u28304{}\\uc0\\u27773{}\\uc0\\u36710{}\\uc0\\u20135{}\\uc0\\u19994{}\\uc0\\u30340{}\\uc0\\u26696{}\\uc0\\u20363{}\\uc0\\u20998{}\\uc0\\u26512{}[J].\\uc0\\u31185{}\\uc0\\u25216{}\\uc0\\u31649{}\\uc0\\u29702{}\\uc0\\u30740{}\\uc0\\u31350{},2022,42(10):87-97."],[["http://zotero.org/users/14506701/items/GCX4M6UN"],"[50] \\uc0\\u26361{}\\uc0\\u38451{}\\uc0\\u26149{},\\uc0\\u24352{}\\uc0\\u20809{}\\uc0\\u23431{},\\uc0\\u27431{}\\uc0\\u26149{}\\uc0\\u23591{},\\uc0\\u31561{}.\\uc0\\u39072{}\\uc0\\u35206{}\\uc0\\u24615{}\\uc0\\u21019{}\\uc0\\u26032{}\\uc0\\u30340{}\\uc0\\u25216{}\\uc0\\u26415{}\\uc0\\u28436{}\\uc0\\u36827{}\\uc0\\u29305{}\\uc0\\u24449{}\\uc0\\u20998{}\\uc0\\u26512{}\\uc0\\u8212{}\\uc0\\u8212{}\\uc0\\u22522{}\\uc0\\u20110{}\\uc0\\u38146{}\\uc0\\u31163{}\\uc0\\u23376{}\\uc0\\u30005{}\\uc0\\u27744{}\\uc0\\u26696{}\\uc0\\u20363{}[J].\\uc0\\u20013{}\\uc0\\u22269{}\\uc0\\u31185{}\\uc0\\u25216{}\\uc0\\u35770{}\\uc0\\u22363{},2022,(02):68-76."],[["http://zotero.org/users/14506701/items/RGCFZDXB"],"[53] \\uc0\\u24352{}\\uc0\\u20809{}\\uc0\\u23431{},\\uc0\\u40644{}\\uc0\\u23478{}\\uc0\\u24935{},\\uc0\\u26361{}\\uc0\\u38451{}\\uc0\\u26149{}.\\uc0\\u21518{}\\uc0\\u21457{}\\uc0\\u20225{}\\uc0\\u19994{}\\uc0\\u39072{}\\uc0\\u35206{}\\uc0\\u24615{}\\uc0\\u21019{}\\uc0\\u26032{}\\uc0\\u20215{}\\uc0\\u20540{}\\uc0\\u20849{}\\uc0\\u21019{}\\uc0\\u28436{}\\uc0\\u21270{}\\uc0\\u36335{}\\uc0\\u24452{}\\uc0\\u19982{}\\uc0\\u27169{}\\uc0\\u24335{}\\uc0\\u36291{}\\uc0\\u36801{}\\uc0\\u8212{}\\uc0\\u8212{}\\uc0\\u20197{}\\uc0\\u27604{}\\uc0\\u20122{}\\uc0\\u36842{}\\uc0\\u20026{}\\uc0\\u20363{}[J].\\uc0\\u31185{}\\uc0\\u25216{}\\uc0\\u36827{}\\uc0\\u27493{}\\uc0\\u19982{}\\uc0\\u23545{}\\uc0\\u31574{},2024,41(01):126-136."],[["http://zotero.org/users/14506701/items/TPVLZC4W"],"[47] \\uc0\\u35768{}\\uc0\\u27901{}\\uc0\\u28009{},\\uc0\\u24352{}\\uc0\\u20809{}\\uc0\\u23431{}.\\uc0\\u22522{}\\uc0\\u20110{}\\uc0\\u25216{}\\uc0\\u26415{}\\uc0\\u36827{}\\uc0\\u21270{}\\uc0\\u29702{}\\uc0\\u35770{}\\uc0\\u30340{}\\uc0\\u39072{}\\uc0\\u35206{}\\uc0\\u24615{}\\uc0\\u25216{}\\uc0\\u26415{}\\uc0\\u21019{}\\uc0\\u26032{}\\uc0\\u26041{}\\uc0\\u21521{}\\uc0\\u36873{}\\uc0\\u25321{}\\uc0\\u30740{}\\uc0\\u31350{}\\uc0\\u8212{}\\uc0\\u8212{}\\uc0\\u20197{}\\uc0\\u30005{}\\uc0\\u21160{}\\uc0\\u27773{}\\uc0\\u36710{}\\uc0\\u25216{}\\uc0\\u26415{}\\uc0\\u20026{}\\uc0\\u20363{}[J].\\uc0\\u20013{}\\uc0\\u22269{}\\uc0\\u31185{}\\uc0\\u25216{}\\uc0\\u35770{}\\uc0\\u22363{},2018,(07):37-44."],[["http://zotero.org/users/14506701/items/7V6G85HF"],"[49] \\uc0\\u24352{}\\uc0\\u26530{}\\uc0\\u30427{},\\uc0\\u38472{}\\uc0\\u21170{},\\uc0\\u26472{}\\uc0\\u20339{}\\uc0\\u29738{}.\\uc0\\u22522{}\\uc0\\u20110{}\\uc0\\u27169{}\\uc0\\u22359{}\\uc0\\u21270{}\\uc0\\u19982{}\\uc0\\u20215{}\\uc0\\u20540{}\\uc0\\u32593{}\\uc0\\u32476{}\\uc0\\u30340{}\\uc0\\u39072{}\\uc0\\u35206{}\\uc0\\u24615{}\\uc0\\u21019{}\\uc0\\u26032{}\\uc0\\u36291{}\\uc0\\u36801{}\\uc0\\u36335{}\\uc0\\u24452{}\\uc0\\u8212{}\\uc0\\u8212{}\\uc0\\u21513{}\\uc0\\u21033{}\\uc0\\u27773{}\\uc0\\u36710{}\\uc0\\u26696{}\\uc0\\u20363{}\\uc0\\u30740{}\\uc0\\u31350{}[J].\\uc0\\u31185{}\\uc0\\u25216{}\\uc0\\u36827{}\\uc0\\u27493{}\\uc0\\u19982{}\\uc0\\u23545{}\\uc0\\u31574{},2021,38(04):1-10."],[["http://zotero.org/users/14506701/items/73KVUWKK"],"[54] \\uc0\\u33487{}\\uc0\\u31206{},\\uc0\\u26472{}\\uc0\\u38451{}.3D\\uc0\\u25171{}\\uc0\\u21360{}\\uc0\\u39072{}\\uc0\\u35206{}\\uc0\\u24615{}\\uc0\\u21019{}\\uc0\\u26032{}\\uc0\\u24212{}\\uc0\\u29992{}\\uc0\\u21450{}\\uc0\\u21830{}\\uc0\\u19994{}\\uc0\\u27169{}\\uc0\\u24335{}\\uc0\\u30740{}\\uc0\\u31350{}[J].\\uc0\\u31185{}\\uc0\\u25216{}\\uc0\\u36827{}\\uc0\\u27493{}\\uc0\\u19982{}\\uc0\\u23545{}\\uc0\\u31574{},2016,33(01):9-15."],[["http://zotero.org/users/14506701/items/ALGNCSDP"],"[59] \\uc0\\u26361{}\\uc0\\u38451{}\\uc0\\u26149{},\\uc0\\u24352{}\\uc0\\u20809{}\\uc0\\u23431{},\\uc0\\u25140{}\\uc0\\u28023{}\\uc0\\u38395{},\\uc0\\u31561{}.\\uc0\\u22522{}\\uc0\\u20110{}\\uc0\\u36328{}\\uc0\\u26696{}\\uc0\\u20363{}\\uc0\\u30740{}\\uc0\\u31350{}\\uc0\\u30340{}\\uc0\\u39072{}\\uc0\\u35206{}\\uc0\\u24615{}\\uc0\\u25216{}\\uc0\\u26415{}\\uc0\\u28436{}\\uc0\\u36827{}\\uc0\\u29305{}\\uc0\\u24449{}\\uc0\\u20998{}\\uc0\\u26512{}[J].\\uc0\\u31185{}\\uc0\\u25216{}\\uc0\\u36827{}\\uc0\\u27493{}\\uc0\\u19982{}\\uc0\\u23545{}\\uc0\\u31574{},2022,39(03):1-10."],[["http://zotero.org/users/14506701/items/XLBAY83M"],"[58] \\uc0\\u26126{}\\uc0\\u26143{},\\uc0\\u32993{}\\uc0\\u31435{}\\uc0\\u21531{},\\uc0\\u29579{}\\uc0\\u20134{}\\uc0\\u27665{}.\\uc0\\u36328{}\\uc0\\u30028{}\\uc0\\u39640{}\\uc0\\u31471{}\\uc0\\u39072{}\\uc0\\u35206{}\\uc0\\u24615{}\\uc0\\u21019{}\\uc0\\u26032{}\\uc0\\u27169{}\\uc0\\u24335{}\\uc0\\u30740{}\\uc0\\u31350{}:\\uc0\\u29702{}\\uc0\\u35770{}\\uc0\\u19982{}\\uc0\\u26696{}\\uc0\\u20363{}\\uc0\\u39564{}\\uc0\\u35777{}[J].\\uc0\\u31185{}\\uc0\\u25216{}\\uc0\\u36827{}\\uc0\\u27493{}\\uc0\\u19982{}\\uc0\\u23545{}\\uc0\\u31574{},2020,37(15):11-17."],[["http://zotero.org/users/14506701/items/EJ4E7CE4"],"[65] \\uc0\\u26463{}\\uc0\\u36229{}\\uc0\\u24935{},\\uc0\\u29579{}\\uc0\\u28023{}\\uc0\\u20891{},\\uc0\\u21016{}\\uc0\\u20426{}\\uc0\\u23792{}.\\uc0\\u27169{}\\uc0\\u22359{}\\uc0\\u21270{}\\uc0\\u39537{}\\uc0\\u21160{}\\uc0\\u30340{}\\uc0\\u39072{}\\uc0\\u35206{}\\uc0\\u24615{}\\uc0\\u25216{}\\uc0\\u26415{}\\uc0\\u21019{}\\uc0\\u26032{}\\uc0\\u32593{}\\uc0\\u32476{}\\uc0\\u28436{}\\uc0\\u21270{}\\uc0\\u30740{}\\uc0\\u31350{}\\uc0\\u8212{}\\uc0\\u8212{}\\uc0\\u20197{}\\uc0\\u26234{}\\uc0\\u33021{}\\uc0\\u35821{}\\uc0\\u38899{}\\uc0\\u20026{}\\uc0\\u20363{}[J].\\uc0\\u31185{}\\uc0\\u25216{}\\uc0\\u36827{}\\uc0\\u27493{}\\uc0\\u19982{}\\uc0\\u23545{}\\uc0\\u31574{},2023,40(06):25-35."],[["http://zotero.org/users/14506701/items/VM35B24D"],"[62] \\uc0\\u29579{}\\uc0\\u20426{}\\uc0\\u23068{},\\uc0\\u26446{}\\uc0\\u32426{}\\uc0\\u29645{},\\uc0\\u31111{}\\uc0\\u25991{}\\uc0\\u21338{}.\\uc0\\u39072{}\\uc0\\u35206{}\\uc0\\u24615{}\\uc0\\u21019{}\\uc0\\u26032{}\\uc0\\u30340{}\\uc0\\u20215{}\\uc0\\u20540{}\\uc0\\u31995{}\\uc0\\u32479{}\\uc0\\u20998{}\\uc0\\u26512{}\\uc0\\u8212{}\\uc0\\u8212{}\\uc0\\u20197{}\\uc0\\u24191{}\\uc0\\u19996{}\\uc0\\u30465{}LED\\uc0\\u29031{}\\uc0\\u26126{}\\uc0\\u34892{}\\uc0\\u19994{}\\uc0\\u20026{}\\uc0\\u20363{}[J].\\uc0\\u31185{}\\uc0\\u23398{}\\uc0\\u23398{}\\uc0\\u30740{}\\uc0\\u31350{},2012,30(04):614-621."],[["http://zotero.org/users/14506701/items/4F2F4UKK"],"[55] \\uc0\\u29579{}\\uc0\\u26216{}\\uc0\\u31601{},\\uc0\\u21608{}\\uc0\\u27915{},\\uc0\\u38470{}\\uc0\\u38706{},\\uc0\\u31561{}.\\uc0\\u39072{}\\uc0\\u35206{}\\uc0\\u24615{}\\uc0\\u21019{}\\uc0\\u26032{}\\uc0\\u22235{}\\uc0\\u38454{}\\uc0\\u27573{}\\uc0\\u25193{}\\uc0\\u25955{}\\uc0\\u36807{}\\uc0\\u31243{}\\uc0\\u27169{}\\uc0\\u22411{}\\uc0\\u8212{}\\uc0\\u8212{}\\uc0\\u22522{}\\uc0\\u20110{}\\uc0\\u28082{}\\uc0\\u26230{}\\uc0\\u30005{}\\uc0\\u35270{}\\uc0\\u26426{}\\uc0\\u19982{}\\uc0\\u23665{}\\uc0\\u23528{}\\uc0\\u25163{}\\uc0\\u26426{}\\uc0\\u26696{}\\uc0\\u20363{}[J].\\uc0\\u31185{}\\uc0\\u25216{}\\uc0\\u36827{}\\uc0\\u27493{}\\uc0\\u19982{}\\uc0\\u23545{}\\uc0\\u31574{},2018,35(22):1-7."],[["http://zotero.org/users/14506701/items/7SFPWA56"],"[57] \\uc0\\u21016{}\\uc0\\u20113{},\\uc0\\u26690{}\\uc0\\u31177{}\\uc0\\u20462{},\\uc0\\u39532{}\\uc0\\u24535{}\\uc0\\u20113{},\\uc0\\u31561{}.\\uc0\\u22269{}\\uc0\\u23478{}\\uc0\\u37325{}\\uc0\\u22823{}\\uc0\\u24037{}\\uc0\\u31243{}\\uc0\\u32972{}\\uc0\\u26223{}\\uc0\\u19979{}\\uc0\\u30340{}\\uc0\\u39072{}\\uc0\\u35206{}\\uc0\\u24615{}\\uc0\\u21019{}\\uc0\\u26032{}\\uc0\\u27169{}\\uc0\\u24335{}\\uc0\\u25506{}\\uc0\\u31350{}[J].\\uc0\\u31185{}\\uc0\\u23398{}\\uc0\\u23398{}\\uc0\\u30740{}\\uc0\\u31350{},2019,37(10):1864-1873."],[["http://zotero.org/users/14506701/items/3UTA29FQ"],"[61] \\uc0\\u24352{}\\uc0\\u20809{}\\uc0\\u23431{},\\uc0\\u27431{}\\uc0\\u26149{}\\uc0\\u23591{},\\uc0\\u21016{}\\uc0\\u36155{}\\uc0\\u26032{},\\uc0\\u31561{}.\\uc0\\u20154{}\\uc0\\u24037{}\\uc0\\u26234{}\\uc0\\u33021{}\\uc0\\u20225{}\\uc0\\u19994{}\\uc0\\u20309{}\\uc0\\u20197{}\\uc0\\u23454{}\\uc0\\u29616{}\\uc0\\u39072{}\\uc0\\u35206{}\\uc0\\u24615{}\\uc0\\u21019{}\\uc0\\u26032{}?\\uc0\\u8212{}\\uc0\\u8212{}\\uc0\\u22522{}\\uc0\\u20110{}\\uc0\\u25166{}\\uc0\\u26681{}\\uc0\\u29702{}\\uc0\\u35770{}\\uc0\\u30340{}\\uc0\\u25506{}\\uc0\\u32034{}[J].\\uc0\\u31185{}\\uc0\\u23398{}\\uc0\\u23398{}\\uc0\\u30740{}\\uc0\\u31350{},2021,39(04):738-748+757."],[["http://zotero.org/users/14506701/items/XFEBLFDK"],"[64] \\uc0\\u29579{}\\uc0\\u28023{}\\uc0\\u20891{},\\uc0\\u20110{}\\uc0\\u20339{}\\uc0\\u25991{},\\uc0\\u30000{}\\uc0\\u26195{}\\uc0\\u20873{},\\uc0\\u31561{}.\\uc0\\u26234{}\\uc0\\u33021{}\\uc0\\u21046{}\\uc0\\u36896{}\\uc0\\u23545{}\\uc0\\u20225{}\\uc0\\u19994{}\\uc0\\u39072{}\\uc0\\u35206{}\\uc0\\u24615{}\\uc0\\u21019{}\\uc0\\u26032{}\\uc0\\u30340{}\\uc0\\u20316{}\\uc0\\u29992{}\\uc0\\u26426{}\\uc0\\u29702{}\\uc0\\u8212{}\\uc0\\u8212{}\\uc0\\u26469{}\\uc0\\u33258{}\\uc0\\u25166{}\\uc0\\u26681{}\\uc0\\u29702{}\\uc0\\u35770{}\\uc0\\u30340{}\\uc0\\u28023{}\\uc0\\u23572{}\\uc0\\u26696{}\\uc0\\u20363{}\\uc0\\u30740{}\\uc0\\u31350{}[J].\\uc0\\u31185{}\\uc0\\u25216{}\\uc0\\u36827{}\\uc0\\u27493{}\\uc0\\u19982{}\\uc0\\u23545{}\\uc0\\u31574{},2023,40(01):102-113."],[["http://zotero.org/users/14506701/items/TFCV9TX6"],"[63] \\uc0\\u23578{}\\uc0\\u29980{}\\uc0\\u29980{},\\uc0\\u32554{}\\uc0\\u23567{}\\uc0\\u26126{},\\uc0\\u21016{}\\uc0\\u28698{}\\uc0\\u40857{},\\uc0\\u31561{}.\\uc0\\u36164{}\\uc0\\u28304{}\\uc0\\u32422{}\\uc0\\u26463{}\\uc0\\u19979{}\\uc0\\u39072{}\\uc0\\u35206{}\\uc0\\u24615{}\\uc0\\u21019{}\\uc0\\u26032{}\\uc0\\u36807{}\\uc0\\u31243{}\\uc0\\u26426{}\\uc0\\u21046{}\\uc0\\u30740{}\\uc0\\u31350{}[J].\\uc0\\u20013{}\\uc0\\u22269{}\\uc0\\u31185{}\\uc0\\u25216{}\\uc0\\u35770{}\\uc0\\u22363{},2021,(01):35-43+54."],[["http://zotero.org/users/14506701/items/CVSZE5K8"],"[56] \\uc0\\u33487{}\\uc0\\u40527{},\\uc0\\u33487{}\\uc0\\u25104{},\\uc0\\u28504{}\\uc0\\u20113{}\\uc0\\u28059{}.\\uc0\\u22522{}\\uc0\\u20110{}\\uc0\\u21382{}\\uc0\\u21490{}\\uc0\\u26696{}\\uc0\\u20363{}\\uc0\\u30340{}\\uc0\\u39072{}\\uc0\\u35206{}\\uc0\\u24615{}\\uc0\\u25216{}\\uc0\\u26415{}\\uc0\\u29305{}\\uc0\\u24449{}\\uc0\\u20998{}\\uc0\\u26512{}[J].\\uc0\\u20013{}\\uc0\\u22269{}\\uc0\\u31185{}\\uc0\\u25216{}\\uc0\\u35770{}\\uc0\\u22363{},2019(08):1-9."],[["http://zotero.org/users/14506701/items/D5MXNENW"],"[60] \\uc0\\u24352{}\\uc0\\u20809{}\\uc0\\u23431{},\\uc0\\u21608{}\\uc0\\u29980{}\\uc0\\u29980{},\\uc0\\u26361{}\\uc0\\u38451{}\\uc0\\u26149{}.\\uc0\\u36328{}\\uc0\\u30028{}\\uc0\\u39072{}\\uc0\\u35206{}\\uc0\\u24615{}\\uc0\\u21019{}\\uc0\\u26032{}\\uc0\\u30340{}\\uc0\\u28436{}\\uc0\\u21270{}\\uc0\\u36335{}\\uc0\\u24452{}\\uc0\\u65306{}\\uc0\\u22522{}\\uc0\\u20110{}\\uc0\\u30828{}\\uc0\\u30424{}\\uc0\\u34892{}\\uc0\\u19994{}\\uc0\\u26696{}\\uc0\\u20363{}[J].\\uc0\\u31185{}\\uc0\\u25216{}\\uc0\\u31649{}\\uc0\\u29702{}\\uc0\\u30740{}\\uc0\\u31350{},2022,42(04):20-28."],[["http://zotero.org/users/14506701/items/9SGBWM25"],"[66] \\uc0\\u24352{}\\uc0\\u20809{}\\uc0\\u23431{},\\uc0\\u40644{}\\uc0\\u23478{}\\uc0\\u24935{}.\\uc0\\u20851{}\\uc0\\u31995{}\\uc0\\u23398{}\\uc0\\u20064{}\\uc0\\u19982{}\\uc0\\u39072{}\\uc0\\u35206{}\\uc0\\u24615{}\\uc0\\u21019{}\\uc0\\u26032{}\\uc0\\u36335{}\\uc0\\u24452{}\\uc0\\u30740{}\\uc0\\u31350{}\\uc0\\u8212{}\\uc0\\u8212{}\\uc0\\u22522{}\\uc0\\u20110{}\\uc0\\u20013{}\\uc0\\u22269{}\\uc0\\u33455{}\\uc0\\u29255{}\\uc0\\u20225{}\\uc0\\u19994{}\\uc0\\u30340{}\\uc0\\u27604{}\\uc0\\u36739{}\\uc0\\u20998{}\\uc0\\u26512{}[J].\\uc0\\u31185{}\\uc0\\u25216{}\\uc0\\u31649{}\\uc0\\u29702{}\\uc0\\u30740{}\\uc0\\u31350{},2023,43(07):1-9."],[["http://zotero.org/users/14506701/items/ZXBJJF63"],"[67] \\uc0\\u26446{}\\uc0\\u26575{}\\uc0\\u27954{},\\uc0\\u26446{}\\uc0\\u23452{}\\uc0\\u20989{},\\uc0\\u26366{}\\uc0\\u32463{}\\uc0\\u32428{},\\uc0\\u31561{}.\\uc0\\u20225{}\\uc0\\u19994{}\\uc0\\u22914{}\\uc0\\u20309{}\\uc0\\u36328{}\\uc0\\u36234{}\\uc0\\u25968{}\\uc0\\u23383{}\\uc0\\u21019{}\\uc0\\u26032{}\\uc0\\u20013{}\\uc0\\u30340{}\\uc0\\u38750{}\\uc0\\u36830{}\\uc0\\u32493{}\\uc0\\u24615{}\\uc0\\u40511{}\\uc0\\u27807{}?\\uc0\\u8212{}\\uc0\\u8212{}\\uc0\\u22522{}\\uc0\\u20110{}\\uc0\\u21338{}\\uc0\\u19990{}(\\uc0\\u20013{}\\uc0\\u22269{})\\uc0\\u30340{}\\uc0\\u26696{}\\uc0\\u20363{}\\uc0\\u30740{}\\uc0\\u31350{}[J].\\uc0\\u31185{}\\uc0\\u23398{}\\uc0\\u23398{}\\uc0\\u30740{}\\uc0\\u31350{},2024,42(06):1334-1344."],[["http://zotero.org/users/14506701/items/3KYTP62T"],"[69] \\uc0\\u26446{}\\uc0\\u27901{}\\uc0\\u24314{},\\uc0\\u20309{}\\uc0\\u26093{}\\uc0\\u27915{}.\\uc0\\u39640{}\\uc0\\u31649{}\\uc0\\u22242{}\\uc0\\u38431{}\\uc0\\u19982{}\\uc0\\u32452{}\\uc0\\u32455{}\\uc0\\u29615{}\\uc0\\u22659{}\\uc0\\u22914{}\\uc0\\u20309{}\\uc0\\u39537{}\\uc0\\u21160{}\\uc0\\u20225{}\\uc0\\u19994{}\\uc0\\u23454{}\\uc0\\u29616{}\\uc0\\u39640{}\\uc0\\u27700{}\\uc0\\u24179{}\\uc0\\u39072{}\\uc0\\u35206{}\\uc0\\u24615{}\\uc0\\u21019{}\\uc0\\u26032{}\\uc0\\u8212{}\\uc0\\u8212{}\\uc0\\u26469{}\\uc0\\u33258{}25\\uc0\\u20010{}\\uc0\\u20114{}\\uc0\\u32852{}\\uc0\\u32593{}\\uc0\\u20225{}\\uc0\\u19994{}\\uc0\\u26696{}\\uc0\\u20363{}\\uc0\\u30340{}\\uc0\\u32452{}\\uc0\\u24577{}\\uc0\\u20998{}\\uc0\\u26512{}[J].\\uc0\\u31185{}\\uc0\\u25216{}\\uc0\\u36827{}\\uc0\\u27493{}\\uc0\\u19982{}\\uc0\\u23545{}\\uc0\\u31574{},2024,41(15):74-83."],[["http://zotero.org/users/14506701/items/W854A44S"],"[68] \\uc0\\u35768{}\\uc0\\u27901{}\\uc0\\u28009{},\\uc0\\u21608{}\\uc0\\u29980{}\\uc0\\u29980{},\\uc0\\u24352{}\\uc0\\u29577{}\\uc0\\u30922{},\\uc0\\u31561{}.\\uc0\\u39072{}\\uc0\\u35206{}\\uc0\\u24615{}\\uc0\\u21019{}\\uc0\\u26032{}\\uc0\\u28436{}\\uc0\\u21270{}\\uc0\\u21644{}\\uc0\\u23454{}\\uc0\\u29616{}\\uc0\\u36807{}\\uc0\\u31243{}\\uc0\\u8212{}\\uc0\\u8212{}\\uc0\\u22522{}\\uc0\\u20110{}\\uc0\\u33150{}\\uc0\\u35759{}\\uc0\\u24494{}\\uc0\\u20449{}\\uc0\\u32437{}\\uc0\\u21521{}\\uc0\\u21333{}\\uc0\\u26696{}\\uc0\\u20363{}[J].\\uc0\\u31185{}\\uc0\\u25216{}\\uc0\\u31649{}\\uc0\\u29702{}\\uc0\\u30740{}\\uc0\\u31350{},2022,42(09):8-14."],[["http://zotero.org/users/14506701/items/S82MWSBC"],"[70] \\uc0\\u20911{}\\uc0\\u20521{}\\uc0\\u20521{},\\uc0\\u24352{}\\uc0\\u20809{}\\uc0\\u23431{},\\uc0\\u25140{}\\uc0\\u28023{}\\uc0\\u38395{},\\uc0\\u31561{}.\\uc0\\u39072{}\\uc0\\u35206{}\\uc0\\u24615{}\\uc0\\u25216{}\\uc0\\u26415{}\\uc0\\u36980{}\\uc0\\u36873{}\\uc0\\u30340{}\\uc0\\u25351{}\\uc0\\u26631{}\\uc0\\u20307{}\\uc0\\u31995{}\\uc0\\u19982{}\\uc0\\u27969{}\\uc0\\u31243{}\\uc0\\u35774{}\\uc0\\u35745{}\\uc0\\u8212{}\\uc0\\u8212{}\\uc0\\u22522{}\\uc0\\u20110{}\\uc0\\u25166{}\\uc0\\u26681{}\\uc0\\u29702{}\\uc0\\u35770{}\\uc0\\u30340{}\\uc0\\u22810{}\\uc0\\u26696{}\\uc0\\u20363{}\\uc0\\u30740{}\\uc0\\u31350{}[J].\\uc0\\u31185{}\\uc0\\u25216{}\\uc0\\u31649{}\\uc0\\u29702{}\\uc0\\u30740{}\\uc0\\u31350{},2021,41(24):50-59."],[["http://zotero.org/users/14506701/items/JDCU5BHV"],"[71] \\uc0\\u38771{}\\uc0\\u20891{}\\uc0\\u23453{},\\uc0\\u37073{}\\uc0\\u29577{}\\uc0\\u33635{},\\uc0\\u30333{}\\uc0\\u20809{}\\uc0\\u31062{},\\uc0\\u31561{}.\\uc0\\u20013{}\\uc0\\u32654{}\\uc0\\u39072{}\\uc0\\u35206{}\\uc0\\u24615{}\\uc0\\u25216{}\\uc0\\u26415{}\\uc0\\u21019{}\\uc0\\u26032{}\\uc0\\u26426{}\\uc0\\u21046{}\\uc0\\u27604{}\\uc0\\u36739{}\\uc0\\u20197{}\\uc0\\u21450{}\\uc0\\u23545{}\\uc0\\u25105{}\\uc0\\u22269{}\\uc0\\u30340{}\\uc0\\u21551{}\\uc0\\u31034{}\\uc0\\u8212{}\\uc0\\u8212{}\\uc0\\u20197{}\\uc0\\u22522{}\\uc0\\u22240{}\\uc0\\u32534{}\\uc0\\u36753{}\\uc0\\u25216{}\\uc0\\u26415{}\\uc0\\u20026{}\\uc0\\u20363{}[J].\\uc0\\u31185{}\\uc0\\u25216{}\\uc0\\u31649{}\\uc0\\u29702{}\\uc0\\u30740{}\\uc0\\u31350{},2023,43(10):30-35."],[["http://zotero.org/users/14506701/items/PIKMHDXS"],"[72] \\uc0\\u26611{}\\uc0\\u21368{}\\uc0\\u26519{},\\uc0\\u26472{}\\uc0\\u33805{},\\uc0\\u24120{}\\uc0\\u39336{}\\uc0\\u20043{},\\uc0\\u31561{}.\\uc0\\u21830{}\\uc0\\u19994{}\\uc0\\u27169{}\\uc0\\u24335{}\\uc0\\u39537{}\\uc0\\u21160{}\\uc0\\u30340{}\\uc0\\u39072{}\\uc0\\u35206{}\\uc0\\u24335{}\\uc0\\u21019{}\\uc0\\u26032{}\\uc0\\u33539{}\\uc0\\u24335{}\\uc0\\u8212{}\\uc0\\u8212{}\\uc0\\u22522{}\\uc0\\u20110{}SpaceX\\uc0\\u30340{}\\uc0\\u25506{}\\uc0\\u32034{}\\uc0\\u24615{}\\uc0\\u26696{}\\uc0\\u20363{}\\uc0\\u30740{}\\uc0\\u31350{}[J].\\uc0\\u31185{}\\uc0\\u25216{}\\uc0\\u31649{}\\uc0\\u29702{}\\uc0\\u30740{}\\uc0\\u31350{},2023,43(17):31-39."],[["http://zotero.org/users/14506701/items/WPH7DB6X"],"[73] \\uc0\\u40644{}\\uc0\\u38593{}\\uc0\\u23425{},\\uc0\\u36213{}\\uc0\\u24535{}\\uc0\\u36828{},\\uc0\\u26446{}\\uc0\\u33406{}\\uc0\\u20025{},\\uc0\\u31561{}.\\uc0\\u21019{}\\uc0\\u26032{}\\uc0\\u29983{}\\uc0\\u24577{}\\uc0\\u31995{}\\uc0\\u32479{}\\uc0\\u35270{}\\uc0\\u35282{}\\uc0\\u19979{}\\uc0\\u39072{}\\uc0\\u35206{}\\uc0\\u24615{}\\uc0\\u25216{}\\uc0\\u26415{}\\uc0\\u22521{}\\uc0\\u32946{}\\uc0\\u27169{}\\uc0\\u24335{}\\uc0\\u30740{}\\uc0\\u31350{}\\uc0\\u8212{}\\uc0\\u8212{}\\uc0\\u22522{}\\uc0\\u20110{}DARPA\\uc0\\u21450{}\\uc0\\u27431{}\\uc0\\u27954{}\\uc0\\u23454{}\\uc0\\u36341{}\\uc0\\u30340{}\\uc0\\u20998{}\\uc0\\u26512{}[J].\\uc0\\u20013{}\\uc0\\u22269{}\\uc0\\u31185{}\\uc0\\u25216{}\\uc0\\u35770{}\\uc0\\u22363{},2024,(07):154-163."],[["http://zotero.org/users/14506701/items/6CZRXKT4"],"[74] \\uc0\\u24429{}\\uc0\\u26149{}\\uc0\\u29141{}.\\uc0\\u26085{}\\uc0\\u26412{}\\uc0\\u35774{}\\uc0\\u31435{}\\uc0\\u39072{}\\uc0\\u35206{}\\uc0\\u24615{}\\uc0\\u25216{}\\uc0\\u26415{}\\uc0\\u21019{}\\uc0\\u26032{}\\uc0\\u35745{}\\uc0\\u21010{}\\uc0\\u25506{}\\uc0\\u32034{}\\uc0\\u31185{}\\uc0\\u25216{}\\uc0\\u35745{}\\uc0\\u21010{}\\uc0\\u31649{}\\uc0\\u29702{}\\uc0\\u25913{}\\uc0\\u38761{}[J].\\uc0\\u20013{}\\uc0\\u22269{}\\uc0\\u31185{}\\uc0\\u25216{}\\uc0\\u35770{}\\uc0\\u22363{},2015,(04):141-147."],[["http://zotero.org/users/14506701/items/QF6YJC7H"],"[34] \\uc0\\u26472{}\\uc0\\u29822{},\\uc0\\u21516{}\\uc0\\u26234{}\\uc0\\u25991{}.\\uc0\\u35013{}\\uc0\\u22791{}\\uc0\\u21046{}\\uc0\\u36896{}\\uc0\\u20225{}\\uc0\\u19994{}\\uc0\\u22914{}\\uc0\\u20309{}\\uc0\\u24320{}\\uc0\\u23637{}\\uc0\\u39072{}\\uc0\\u35206{}\\uc0\\u24615{}\\uc0\\u25216{}\\uc0\\u26415{}\\uc0\\u21019{}\\uc0\\u26032{}\\uc0\\u8212{}\\uc0\\u8212{}\\uc0\\u22522{}\\uc0\\u20110{}\\uc0\\u29615{}\\uc0\\u22659{}-\\uc0\\u25112{}\\uc0\\u30053{}-\\uc0\\u32467{}\\uc0\\u26500{}\\uc0\\u26435{}\\uc0\\u21464{}\\uc0\\u29702{}\\uc0\\u35770{}\\uc0\\u30340{}\\uc0\\u32452{}\\uc0\\u24577{}\\uc0\\u20998{}\\uc0\\u26512{}[J].\\uc0\\u20013{}\\uc0\\u22269{}\\uc0\\u31185{}\\uc0\\u25216{}\\uc0\\u35770{}\\uc0\\u22363{},2024,(09):101-110+121."],[["http://zotero.org/users/14506701/items/DAH5WNKW"],"[37] \\uc0\\u22612{}\\uc0\\u23068{}.\\uc0\\u36328{}\\uc0\\u30028{}\\uc0\\u25628{}\\uc0\\u32034{}\\uc0\\u23545{}\\uc0\\u20225{}\\uc0\\u19994{}\\uc0\\u21019{}\\uc0\\u26032{}\\uc0\\u32489{}\\uc0\\u25928{}\\uc0\\u30340{}\\uc0\\u24433{}\\uc0\\u21709{}[D].\\uc0\\u35199{}\\uc0\\u21335{}\\uc0\\u22823{}\\uc0\\u23398{},2020."],[["http://zotero.org/users/14506701/items/SK84WRQ3"],"[38] \\uc0\\u39532{}\\uc0\\u40511{}\\uc0\\u20339{},\\uc0\\u23385{}\\uc0\\u38738{},\\uc0\\u21556{}\\uc0\\u23071{}.\\uc0\\u32593{}\\uc0\\u32476{}\\uc0\\u24066{}\\uc0\\u22330{}\\uc0\\u23548{}\\uc0\\u21521{}\\uc0\\u12289{}\\uc0\\u26426{}\\uc0\\u20250{}\\uc0\\u33021{}\\uc0\\u21147{}\\uc0\\u19982{}\\uc0\\u26032{}\\uc0\\u20225{}\\uc0\\u19994{}\\uc0\\u32489{}\\uc0\\u25928{}\\uc0\\u8212{}\\uc0\\u8212{}\\uc0\\u19968{}\\uc0\\u20010{}\\uc0\\u20132{}\\uc0\\u20114{}\\uc0\\u25928{}\\uc0\\u24212{}\\uc0\\u27169{}\\uc0\\u22411{}[J].\\uc0\\u21513{}\\uc0\\u26519{}\\uc0\\u22823{}\\uc0\\u23398{}\\uc0\\u31038{}\\uc0\\u20250{}\\uc0\\u31185{}\\uc0\\u23398{}\\uc0\\u23398{}\\uc0\\u25253{},2022,62(01):138-151+237-238."],[["http://zotero.org/users/14506701/items/B3DBC9TI"],"[36] \\uc0\\u29579{}\\uc0\\u20255{}\\uc0\\u27468{},\\uc0\\u21016{}\\uc0\\u40527{}.\\uc0\\u25968{}\\uc0\\u23383{}\\uc0\\u32463{}\\uc0\\u27982{}\\uc0\\u32972{}\\uc0\\u26223{}\\uc0\\u19979{}\\uc0\\u38646{}\\uc0\\u21806{}\\uc0\\u24179{}\\uc0\\u21488{}\\uc0\\u20225{}\\uc0\\u19994{}\\uc0\\u25216{}\\uc0\\u26415{}\\uc0\\u21019{}\\uc0\\u26032{}\\uc0\\u30340{}\\uc0\\u28322{}\\uc0\\u20986{}\\uc0\\u25928{}\\uc0\\u24212{}\\uc0\\u27979{}\\uc0\\u24230{}[J].\\uc0\\u21830{}\\uc0\\u19994{}\\uc0\\u32463{}\\uc0\\u27982{}\\uc0\\u30740{}\\uc0\\u31350{},2024(09):131-134."],[["http://zotero.org/users/14506701/items/TX9SAYHE"],"[42] \\uc0\\u20313{}\\uc0\\u32500{}\\uc0\\u33275{},\\uc0\\u38472{}\\uc0\\u31435{}\\uc0\\u23792{},\\uc0\\u21016{}\\uc0\\u38155{}.\\uc0\\u21518{}\\uc0\\u21457{}\\uc0\\u24773{}\\uc0\\u22659{}\\uc0\\u19979{}\\uc0\\u21019{}\\uc0\\u19994{}\\uc0\\u20225{}\\uc0\\u19994{}\\uc0\\u22914{}\\uc0\\u20309{}\\uc0\\u25104{}\\uc0\\u20026{}\\uc0\\u8220{}\\uc0\\u29420{}\\uc0\\u35282{}\\uc0\\u20861{}\\uc0\\u8221{}\\uc0\\u8212{}\\uc0\\u8212{}\\uc0\\u39072{}\\uc0\\u35206{}\\uc0\\u24615{}\\uc0\\u21019{}\\uc0\\u26032{}\\uc0\\u35270{}\\uc0\\u35282{}\\uc0\\u30340{}\\uc0\\u25506{}\\uc0\\u32034{}\\uc0\\u24615{}\\uc0\\u26696{}\\uc0\\u20363{}\\uc0\\u30740{}\\uc0\\u31350{}[J].\\uc0\\u31185{}\\uc0\\u23398{}\\uc0\\u23398{}\\uc0\\u30740{}\\uc0\\u31350{},2021,39(07):1267-1276."],[["http://zotero.org/users/14506701/items/A5RMDQ5I"],"[43] \\uc0\\u26446{}\\uc0\\u21018{},\\uc0\\u27754{}\\uc0\\u26093{}\\uc0\\u26198{}.\\uc0\\u22478{}\\uc0\\u24066{}\\uc0\\u38646{}\\uc0\\u21806{}\\uc0\\u20225{}\\uc0\\u19994{}\\uc0\\u36827{}\\uc0\\u20837{}\\uc0\\u20892{}\\uc0\\u26449{}\\uc0\\u24066{}\\uc0\\u22330{}\\uc0\\u30340{}\\uc0\\u30772{}\\uc0\\u22351{}\\uc0\\u24615{}\\uc0\\u21019{}\\uc0\\u26032{}\\uc0\\u8212{}\\uc0\\u8212{}\\uc0\\u20197{}\\uc0\\u23478{}\\uc0\\u23478{}\\uc0\\u24742{}\\uc0\\u20026{}\\uc0\\u20363{}[J].\\uc0\\u29616{}\\uc0\\u20195{}\\uc0\\u31649{}\\uc0\\u29702{}\\uc0\\u31185{}\\uc0\\u23398{},2010(09):33-35 ."],[["http://zotero.org/users/14506701/items/97NCFLYW"],"[46] \\uc0\\u26472{}\\uc0\\u24378{},\\uc0\\u21016{}\\uc0\\u24425{}\\uc0\\u33395{},\\uc0\\u29579{}\\uc0\\u20029{}\\uc0\\u24179{},\\uc0\\u31561{}.\\uc0\\u32452{}\\uc0\\u32455{}\\uc0\\u22240{}\\uc0\\u32032{}\\uc0\\u23545{}\\uc0\\u20013{}\\uc0\\u23567{}\\uc0\\u20225{}\\uc0\\u19994{}\\uc0\\u30772{}\\uc0\\u22351{}\\uc0\\u24615{}\\uc0\\u21019{}\\uc0\\u26032{}\\uc0\\u32489{}\\uc0\\u25928{}\\uc0\\u24433{}\\uc0\\u21709{}\\uc0\\u30740{}\\uc0\\u31350{}[J].\\uc0\\u20013{}\\uc0\\u22269{}\\uc0\\u31185{}\\uc0\\u25216{}\\uc0\\u35770{}\\uc0\\u22363{},2014(07):15-20."]]} CSL_BIBLIOGRAPHY </w:instrText>
      </w:r>
      <w:r>
        <w:fldChar w:fldCharType="separate"/>
      </w:r>
      <w:r w:rsidRPr="00F57E10">
        <w:rPr>
          <w:rFonts w:cs="Times New Roman"/>
          <w:kern w:val="0"/>
        </w:rPr>
        <w:t xml:space="preserve">[1] </w:t>
      </w:r>
      <w:r w:rsidR="00F57E10" w:rsidRPr="00F57E10">
        <w:rPr>
          <w:rFonts w:cs="Times New Roman"/>
          <w:kern w:val="0"/>
        </w:rPr>
        <w:t>Song, L., Yang, L., Yan, L., et al. The Development Status, Typical Models and Path Choice of Disruptive Innovation in China under the New Situation.[J]. Journal of Technology Economics, 2023, 42(1).</w:t>
      </w:r>
    </w:p>
    <w:p w14:paraId="6BCFD55D" w14:textId="6C427D8A" w:rsidR="00766919" w:rsidRPr="000C159A" w:rsidRDefault="00610896">
      <w:pPr>
        <w:pStyle w:val="4"/>
        <w:ind w:firstLine="480"/>
        <w:rPr>
          <w:rFonts w:cs="Times New Roman"/>
          <w:kern w:val="0"/>
        </w:rPr>
      </w:pPr>
      <w:r w:rsidRPr="000C159A">
        <w:rPr>
          <w:rFonts w:cs="Times New Roman"/>
          <w:kern w:val="0"/>
        </w:rPr>
        <w:t xml:space="preserve">[2] </w:t>
      </w:r>
      <w:r w:rsidR="000C159A" w:rsidRPr="000C159A">
        <w:rPr>
          <w:rFonts w:cs="Times New Roman"/>
          <w:kern w:val="0"/>
        </w:rPr>
        <w:t>Su, F. Funding and management experience of foreign disruptive technological innovation and its enlightenment</w:t>
      </w:r>
      <w:r w:rsidR="000C159A" w:rsidRPr="00731FC7">
        <w:t>[J]</w:t>
      </w:r>
      <w:r w:rsidR="000C159A" w:rsidRPr="000C159A">
        <w:rPr>
          <w:rFonts w:cs="Times New Roman"/>
          <w:kern w:val="0"/>
        </w:rPr>
        <w:t>. Science &amp; Technology China, 2022(11), 59–61.</w:t>
      </w:r>
    </w:p>
    <w:p w14:paraId="1F3944A0" w14:textId="447FE441" w:rsidR="00766919" w:rsidRDefault="00610896">
      <w:pPr>
        <w:pStyle w:val="4"/>
        <w:ind w:firstLine="480"/>
        <w:rPr>
          <w:rFonts w:cs="Times New Roman"/>
          <w:kern w:val="0"/>
        </w:rPr>
      </w:pPr>
      <w:bookmarkStart w:id="6" w:name="OLE_LINK42"/>
      <w:r>
        <w:rPr>
          <w:rFonts w:cs="Times New Roman"/>
          <w:kern w:val="0"/>
        </w:rPr>
        <w:t>[3]</w:t>
      </w:r>
      <w:r>
        <w:rPr>
          <w:rFonts w:cs="Times New Roman" w:hint="eastAsia"/>
          <w:kern w:val="0"/>
        </w:rPr>
        <w:t xml:space="preserve"> </w:t>
      </w:r>
      <w:r w:rsidR="005A0F79" w:rsidRPr="005A0F79">
        <w:rPr>
          <w:rFonts w:cs="Times New Roman"/>
          <w:kern w:val="0"/>
        </w:rPr>
        <w:t>Jiaqi X, Xuefeng W, Ming L, et al. From breakthrough innovation to disruptive innovation: Their connotations, characteristics and evolution[J]. Science Research Management, 2023, 44(2): 1.</w:t>
      </w:r>
    </w:p>
    <w:bookmarkEnd w:id="6"/>
    <w:p w14:paraId="730A8111" w14:textId="77777777" w:rsidR="00766919" w:rsidRDefault="00610896">
      <w:pPr>
        <w:pStyle w:val="4"/>
        <w:ind w:firstLine="480"/>
        <w:rPr>
          <w:rFonts w:cs="Times New Roman"/>
          <w:kern w:val="0"/>
        </w:rPr>
      </w:pPr>
      <w:r>
        <w:rPr>
          <w:rFonts w:cs="Times New Roman"/>
          <w:kern w:val="0"/>
        </w:rPr>
        <w:t>[4]</w:t>
      </w:r>
      <w:r>
        <w:rPr>
          <w:rFonts w:cs="Times New Roman" w:hint="eastAsia"/>
          <w:kern w:val="0"/>
        </w:rPr>
        <w:t xml:space="preserve"> </w:t>
      </w:r>
      <w:r>
        <w:rPr>
          <w:rFonts w:cs="Times New Roman"/>
          <w:kern w:val="0"/>
        </w:rPr>
        <w:t>Si S, Chen H. A literature review of disruptive innovation: What it is, how it works and where it goes[J]. Journal of Engineering and Technology Management, 2020, 56: 101568.</w:t>
      </w:r>
    </w:p>
    <w:p w14:paraId="75066C4C" w14:textId="77777777" w:rsidR="00766919" w:rsidRDefault="00610896">
      <w:pPr>
        <w:pStyle w:val="4"/>
        <w:ind w:firstLine="480"/>
        <w:rPr>
          <w:rFonts w:cs="Times New Roman"/>
          <w:kern w:val="0"/>
        </w:rPr>
      </w:pPr>
      <w:r>
        <w:rPr>
          <w:rFonts w:cs="Times New Roman"/>
          <w:kern w:val="0"/>
        </w:rPr>
        <w:t>[5]</w:t>
      </w:r>
      <w:r>
        <w:rPr>
          <w:rFonts w:cs="Times New Roman" w:hint="eastAsia"/>
          <w:kern w:val="0"/>
          <w:vertAlign w:val="superscript"/>
        </w:rPr>
        <w:t xml:space="preserve"> </w:t>
      </w:r>
      <w:r>
        <w:rPr>
          <w:rFonts w:cs="Times New Roman"/>
          <w:kern w:val="0"/>
        </w:rPr>
        <w:t>Sood A, Tellis G J. Demystifying Disruption: A New Model for Understanding and Predicting Disruptive Technologies[J]. Marketing Science, 2011, 30(2): 339–354.</w:t>
      </w:r>
    </w:p>
    <w:p w14:paraId="12759B05" w14:textId="77777777" w:rsidR="00766919" w:rsidRDefault="00610896">
      <w:pPr>
        <w:pStyle w:val="4"/>
        <w:ind w:firstLine="480"/>
        <w:rPr>
          <w:rFonts w:cs="Times New Roman"/>
          <w:kern w:val="0"/>
        </w:rPr>
      </w:pPr>
      <w:r>
        <w:rPr>
          <w:rFonts w:cs="Times New Roman"/>
          <w:kern w:val="0"/>
        </w:rPr>
        <w:t>[6]</w:t>
      </w:r>
      <w:r>
        <w:rPr>
          <w:rFonts w:cs="Times New Roman" w:hint="eastAsia"/>
          <w:kern w:val="0"/>
          <w:vertAlign w:val="superscript"/>
        </w:rPr>
        <w:t xml:space="preserve"> </w:t>
      </w:r>
      <w:r>
        <w:rPr>
          <w:rFonts w:cs="Times New Roman"/>
          <w:kern w:val="0"/>
        </w:rPr>
        <w:t xml:space="preserve">Christensen C M, McDonald R, Altman E J, </w:t>
      </w:r>
      <w:r>
        <w:rPr>
          <w:rFonts w:cs="Times New Roman"/>
          <w:kern w:val="0"/>
        </w:rPr>
        <w:t>等</w:t>
      </w:r>
      <w:r>
        <w:rPr>
          <w:rFonts w:cs="Times New Roman"/>
          <w:kern w:val="0"/>
        </w:rPr>
        <w:t>. Disruptive Innovation: An Intellectual History and Directions for Future Research[J]. Journal of Management Studies, 2018, 55(7): 1043–1078.</w:t>
      </w:r>
    </w:p>
    <w:p w14:paraId="44C8C896" w14:textId="1FF2DCCB" w:rsidR="00766919" w:rsidRPr="00F57E10" w:rsidRDefault="00610896">
      <w:pPr>
        <w:pStyle w:val="4"/>
        <w:ind w:firstLine="480"/>
        <w:rPr>
          <w:rFonts w:cs="Times New Roman"/>
          <w:kern w:val="0"/>
        </w:rPr>
      </w:pPr>
      <w:r w:rsidRPr="00F57E10">
        <w:rPr>
          <w:rFonts w:cs="Times New Roman"/>
          <w:kern w:val="0"/>
        </w:rPr>
        <w:t xml:space="preserve">[7] </w:t>
      </w:r>
      <w:r w:rsidR="00F57E10" w:rsidRPr="00F57E10">
        <w:rPr>
          <w:rFonts w:cs="Times New Roman"/>
          <w:kern w:val="0"/>
        </w:rPr>
        <w:t>Liu, A., Li, L., Cao, X., et al. Strategic connotation and policy implications of the concept of disruptive technology</w:t>
      </w:r>
      <w:r w:rsidR="00FB0907">
        <w:rPr>
          <w:rFonts w:cs="Times New Roman" w:hint="eastAsia"/>
          <w:kern w:val="0"/>
        </w:rPr>
        <w:t>[J]</w:t>
      </w:r>
      <w:r w:rsidR="00F57E10" w:rsidRPr="00F57E10">
        <w:rPr>
          <w:rFonts w:cs="Times New Roman"/>
          <w:kern w:val="0"/>
        </w:rPr>
        <w:t>. Strategic Study of CAE, 2018, 20(6): 7-13.</w:t>
      </w:r>
    </w:p>
    <w:p w14:paraId="65C3FE0D" w14:textId="73290CC0" w:rsidR="00766919" w:rsidRDefault="00610896">
      <w:pPr>
        <w:pStyle w:val="4"/>
        <w:ind w:firstLine="480"/>
        <w:rPr>
          <w:rFonts w:cs="Times New Roman"/>
          <w:kern w:val="0"/>
        </w:rPr>
      </w:pPr>
      <w:r>
        <w:rPr>
          <w:rFonts w:cs="Times New Roman"/>
          <w:kern w:val="0"/>
        </w:rPr>
        <w:t xml:space="preserve">[8] </w:t>
      </w:r>
      <w:r w:rsidR="005A0F79" w:rsidRPr="005A0F79">
        <w:rPr>
          <w:rFonts w:cs="Times New Roman"/>
          <w:kern w:val="0"/>
        </w:rPr>
        <w:t>Guannan Q, Kaihua C, ** C. Disruptive technovation: Origins, integrated framework, and prospects[J]. Science Research Management, 2023, 44(9): 1.</w:t>
      </w:r>
    </w:p>
    <w:p w14:paraId="2AF63794" w14:textId="2A507B18" w:rsidR="00766919" w:rsidRDefault="00610896">
      <w:pPr>
        <w:pStyle w:val="4"/>
        <w:ind w:firstLine="480"/>
        <w:rPr>
          <w:rFonts w:cs="Times New Roman"/>
          <w:kern w:val="0"/>
        </w:rPr>
      </w:pPr>
      <w:r>
        <w:rPr>
          <w:rFonts w:cs="Times New Roman"/>
          <w:kern w:val="0"/>
        </w:rPr>
        <w:t xml:space="preserve">[9] </w:t>
      </w:r>
      <w:r w:rsidR="005A0F79" w:rsidRPr="005A0F79">
        <w:rPr>
          <w:rFonts w:cs="Times New Roman"/>
          <w:kern w:val="0"/>
        </w:rPr>
        <w:t>Zhan M M, Peng X K, Cao X Y, et al. Multiple input system of disruptive technologies</w:t>
      </w:r>
      <w:r w:rsidR="000C159A" w:rsidRPr="00731FC7">
        <w:t>[J]</w:t>
      </w:r>
      <w:r w:rsidR="005A0F79" w:rsidRPr="005A0F79">
        <w:rPr>
          <w:rFonts w:cs="Times New Roman"/>
          <w:kern w:val="0"/>
        </w:rPr>
        <w:t>. Bulletin of Chinese Academy of Sciences, 2024, 39(5): 917-932.</w:t>
      </w:r>
    </w:p>
    <w:p w14:paraId="42BEF019" w14:textId="7CF12727" w:rsidR="00766919" w:rsidRDefault="00610896">
      <w:pPr>
        <w:pStyle w:val="4"/>
        <w:ind w:firstLine="480"/>
        <w:rPr>
          <w:rFonts w:cs="Times New Roman"/>
          <w:kern w:val="0"/>
        </w:rPr>
      </w:pPr>
      <w:r>
        <w:rPr>
          <w:rFonts w:cs="Times New Roman"/>
          <w:kern w:val="0"/>
        </w:rPr>
        <w:t xml:space="preserve">[10] </w:t>
      </w:r>
      <w:r w:rsidR="005A0F79" w:rsidRPr="005A0F79">
        <w:rPr>
          <w:rFonts w:cs="Times New Roman"/>
          <w:kern w:val="0"/>
        </w:rPr>
        <w:t>Yubing H, Ting L. The impact mechanisms of compulsory institutional pressure on disruptive innovation: an empirical study on the CAFC &amp; NEV credit regulation of China's new energy vehicle industry[J]. Science &amp; Technology Progress and Policy, 2024, 41(23): 29-40.</w:t>
      </w:r>
    </w:p>
    <w:p w14:paraId="320DC5ED" w14:textId="71B30285" w:rsidR="00766919" w:rsidRDefault="00610896">
      <w:pPr>
        <w:pStyle w:val="4"/>
        <w:ind w:firstLine="480"/>
        <w:rPr>
          <w:rFonts w:cs="Times New Roman"/>
          <w:kern w:val="0"/>
        </w:rPr>
      </w:pPr>
      <w:r>
        <w:rPr>
          <w:rFonts w:cs="Times New Roman"/>
          <w:kern w:val="0"/>
        </w:rPr>
        <w:t xml:space="preserve">[11] </w:t>
      </w:r>
      <w:r w:rsidR="00F57E10" w:rsidRPr="00F57E10">
        <w:rPr>
          <w:rFonts w:cs="Times New Roman"/>
          <w:kern w:val="0"/>
        </w:rPr>
        <w:t>Fang, X., Li, X. (2024). Disruptive Innovation,</w:t>
      </w:r>
      <w:r w:rsidR="00F57E10">
        <w:rPr>
          <w:rFonts w:cs="Times New Roman" w:hint="eastAsia"/>
          <w:kern w:val="0"/>
        </w:rPr>
        <w:t xml:space="preserve"> </w:t>
      </w:r>
      <w:r w:rsidR="00F57E10" w:rsidRPr="00F57E10">
        <w:rPr>
          <w:rFonts w:cs="Times New Roman"/>
          <w:kern w:val="0"/>
        </w:rPr>
        <w:t>Scenarios-Driven,</w:t>
      </w:r>
      <w:r w:rsidR="00F57E10">
        <w:rPr>
          <w:rFonts w:cs="Times New Roman" w:hint="eastAsia"/>
          <w:kern w:val="0"/>
        </w:rPr>
        <w:t xml:space="preserve"> </w:t>
      </w:r>
      <w:r w:rsidR="00F57E10" w:rsidRPr="00F57E10">
        <w:rPr>
          <w:rFonts w:cs="Times New Roman"/>
          <w:kern w:val="0"/>
        </w:rPr>
        <w:t>and the Development of New Quality Productive Forces</w:t>
      </w:r>
      <w:r w:rsidR="000C159A" w:rsidRPr="00731FC7">
        <w:t>[J]</w:t>
      </w:r>
      <w:r w:rsidR="00F57E10" w:rsidRPr="00F57E10">
        <w:rPr>
          <w:rFonts w:cs="Times New Roman"/>
          <w:kern w:val="0"/>
        </w:rPr>
        <w:t>. Reform, 2024(4), 31–40.</w:t>
      </w:r>
    </w:p>
    <w:p w14:paraId="556EDC94" w14:textId="13CBA632" w:rsidR="00766919" w:rsidRPr="000C159A" w:rsidRDefault="00610896">
      <w:pPr>
        <w:pStyle w:val="4"/>
        <w:ind w:firstLine="480"/>
        <w:rPr>
          <w:rFonts w:cs="Times New Roman"/>
          <w:kern w:val="0"/>
        </w:rPr>
      </w:pPr>
      <w:r w:rsidRPr="000C159A">
        <w:rPr>
          <w:rFonts w:cs="Times New Roman"/>
          <w:kern w:val="0"/>
        </w:rPr>
        <w:t>[12] Liu, X., Jie, Y., Hu, W. Conceptual evolution and boundary extension of disruptive innovation</w:t>
      </w:r>
      <w:r w:rsidR="000C159A" w:rsidRPr="00731FC7">
        <w:t>[J]</w:t>
      </w:r>
      <w:r w:rsidRPr="000C159A">
        <w:rPr>
          <w:rFonts w:cs="Times New Roman"/>
          <w:kern w:val="0"/>
        </w:rPr>
        <w:t>. Shanghai Quality, 2023(5), 14–16.</w:t>
      </w:r>
    </w:p>
    <w:p w14:paraId="1910FE8C" w14:textId="77777777" w:rsidR="00766919" w:rsidRDefault="00610896">
      <w:pPr>
        <w:pStyle w:val="4"/>
        <w:ind w:firstLine="480"/>
        <w:rPr>
          <w:rFonts w:cs="Times New Roman"/>
          <w:kern w:val="0"/>
        </w:rPr>
      </w:pPr>
      <w:r>
        <w:rPr>
          <w:rFonts w:cs="Times New Roman"/>
          <w:kern w:val="0"/>
        </w:rPr>
        <w:t>[13] Danneels, Erwin. “Disruptive technology reconsidered: A critique and research agenda.” Journal of product innovation management 21.4 (2004): 246-258.</w:t>
      </w:r>
    </w:p>
    <w:p w14:paraId="3C020019" w14:textId="77777777" w:rsidR="00766919" w:rsidRDefault="00610896">
      <w:pPr>
        <w:pStyle w:val="4"/>
        <w:ind w:firstLine="480"/>
        <w:rPr>
          <w:rFonts w:cs="Times New Roman"/>
          <w:kern w:val="0"/>
        </w:rPr>
      </w:pPr>
      <w:r>
        <w:rPr>
          <w:rFonts w:cs="Times New Roman"/>
          <w:kern w:val="0"/>
        </w:rPr>
        <w:t>[14]</w:t>
      </w:r>
      <w:r>
        <w:rPr>
          <w:rFonts w:cs="Times New Roman" w:hint="eastAsia"/>
          <w:kern w:val="0"/>
        </w:rPr>
        <w:t xml:space="preserve"> </w:t>
      </w:r>
      <w:r>
        <w:rPr>
          <w:rFonts w:cs="Times New Roman"/>
          <w:kern w:val="0"/>
        </w:rPr>
        <w:t>Nagy D, Schuessler J, Dubinsky A. Defining and identifying disruptive innovations[J]. Industrial Marketing Management, 2016.</w:t>
      </w:r>
    </w:p>
    <w:p w14:paraId="33CAA49C" w14:textId="77777777" w:rsidR="00766919" w:rsidRDefault="00610896">
      <w:pPr>
        <w:pStyle w:val="4"/>
        <w:ind w:firstLine="480"/>
        <w:rPr>
          <w:rFonts w:cs="Times New Roman"/>
          <w:kern w:val="0"/>
        </w:rPr>
      </w:pPr>
      <w:r>
        <w:rPr>
          <w:rFonts w:cs="Times New Roman"/>
          <w:kern w:val="0"/>
        </w:rPr>
        <w:lastRenderedPageBreak/>
        <w:t>[15]</w:t>
      </w:r>
      <w:r>
        <w:rPr>
          <w:rFonts w:cs="Times New Roman" w:hint="eastAsia"/>
          <w:kern w:val="0"/>
        </w:rPr>
        <w:t xml:space="preserve"> </w:t>
      </w:r>
      <w:r>
        <w:rPr>
          <w:rFonts w:cs="Times New Roman"/>
          <w:kern w:val="0"/>
        </w:rPr>
        <w:t>Adner R. When are technologies disruptive? a demand-based view of the emergence of competition[J]. 2002.</w:t>
      </w:r>
    </w:p>
    <w:p w14:paraId="0019D33C" w14:textId="06BD9543" w:rsidR="00766919" w:rsidRDefault="00610896">
      <w:pPr>
        <w:pStyle w:val="4"/>
        <w:ind w:firstLine="480"/>
        <w:rPr>
          <w:rFonts w:cs="Times New Roman"/>
          <w:kern w:val="0"/>
        </w:rPr>
      </w:pPr>
      <w:r>
        <w:rPr>
          <w:rFonts w:cs="Times New Roman"/>
          <w:kern w:val="0"/>
        </w:rPr>
        <w:t xml:space="preserve">[16] </w:t>
      </w:r>
      <w:r w:rsidR="005A0F79" w:rsidRPr="005A0F79">
        <w:rPr>
          <w:rFonts w:cs="Times New Roman"/>
          <w:kern w:val="0"/>
        </w:rPr>
        <w:t>Guiju Y, Sirui C, Tong W. A theoretical and case study of the low-end disruption of local manufacturing enterprises[J]. Science Research Management, 2020, 41(3): 164.</w:t>
      </w:r>
    </w:p>
    <w:p w14:paraId="79C9611C" w14:textId="6F823C8B" w:rsidR="00766919" w:rsidRDefault="00610896">
      <w:pPr>
        <w:pStyle w:val="4"/>
        <w:ind w:firstLine="480"/>
        <w:rPr>
          <w:rFonts w:cs="Times New Roman"/>
          <w:kern w:val="0"/>
        </w:rPr>
      </w:pPr>
      <w:r>
        <w:rPr>
          <w:rFonts w:cs="Times New Roman"/>
          <w:kern w:val="0"/>
        </w:rPr>
        <w:t xml:space="preserve">[17] </w:t>
      </w:r>
      <w:r w:rsidR="005A0F79" w:rsidRPr="005A0F79">
        <w:rPr>
          <w:rFonts w:cs="Times New Roman" w:hint="eastAsia"/>
          <w:kern w:val="0"/>
        </w:rPr>
        <w:t>Guangyu Z, Yao Z. Research on the evolution of latecomer firms</w:t>
      </w:r>
      <w:r w:rsidR="005A0F79" w:rsidRPr="005A0F79">
        <w:rPr>
          <w:rFonts w:cs="Times New Roman" w:hint="eastAsia"/>
          <w:kern w:val="0"/>
        </w:rPr>
        <w:t>′</w:t>
      </w:r>
      <w:r w:rsidR="005A0F79" w:rsidRPr="005A0F79">
        <w:rPr>
          <w:rFonts w:cs="Times New Roman" w:hint="eastAsia"/>
          <w:kern w:val="0"/>
        </w:rPr>
        <w:t xml:space="preserve"> market cognition from the perspective of disruptive innovation[J]. Science Research Management, 2024, 45(4): 52.</w:t>
      </w:r>
    </w:p>
    <w:p w14:paraId="3D9F77D8" w14:textId="77777777" w:rsidR="00766919" w:rsidRDefault="00610896">
      <w:pPr>
        <w:pStyle w:val="4"/>
        <w:ind w:firstLine="480"/>
        <w:rPr>
          <w:rFonts w:cs="Times New Roman"/>
          <w:kern w:val="0"/>
        </w:rPr>
      </w:pPr>
      <w:r>
        <w:rPr>
          <w:rFonts w:cs="Times New Roman"/>
          <w:kern w:val="0"/>
        </w:rPr>
        <w:t>[18]</w:t>
      </w:r>
      <w:r>
        <w:rPr>
          <w:rFonts w:cs="Times New Roman" w:hint="eastAsia"/>
          <w:kern w:val="0"/>
        </w:rPr>
        <w:t xml:space="preserve"> </w:t>
      </w:r>
      <w:r>
        <w:rPr>
          <w:rFonts w:cs="Times New Roman"/>
          <w:kern w:val="0"/>
        </w:rPr>
        <w:t>Slater S F, Mohr J J. Successful Development and Commercialization of Technological Innovation: Insights Based on Strategy Type[J]. Journal of Product Innovation Management, 2006, 23(1): 26–33.</w:t>
      </w:r>
    </w:p>
    <w:p w14:paraId="29C566B9" w14:textId="77777777" w:rsidR="00766919" w:rsidRDefault="00610896">
      <w:pPr>
        <w:pStyle w:val="4"/>
        <w:ind w:firstLine="480"/>
        <w:rPr>
          <w:rFonts w:cs="Times New Roman"/>
          <w:kern w:val="0"/>
        </w:rPr>
      </w:pPr>
      <w:r>
        <w:rPr>
          <w:rFonts w:cs="Times New Roman"/>
          <w:kern w:val="0"/>
        </w:rPr>
        <w:t>[19] Sandström, Christian. “High-end disruptive technologies with an inferior performance.” International Journal of Technology Management 56.2/3/4 (2011): 109-122.</w:t>
      </w:r>
    </w:p>
    <w:p w14:paraId="1502851A" w14:textId="77777777" w:rsidR="00766919" w:rsidRDefault="00610896">
      <w:pPr>
        <w:pStyle w:val="4"/>
        <w:ind w:firstLine="480"/>
        <w:rPr>
          <w:rFonts w:cs="Times New Roman"/>
          <w:kern w:val="0"/>
        </w:rPr>
      </w:pPr>
      <w:r>
        <w:rPr>
          <w:rFonts w:cs="Times New Roman"/>
          <w:kern w:val="0"/>
        </w:rPr>
        <w:t>[20] Akbar M F. DISRUPTIVE INNOVATION: THE HIGH-ENDMARKET PERSPECTIVE[J].</w:t>
      </w:r>
    </w:p>
    <w:p w14:paraId="1CB8EB46" w14:textId="0E534F8C" w:rsidR="00766919" w:rsidRDefault="00610896">
      <w:pPr>
        <w:pStyle w:val="4"/>
        <w:ind w:firstLine="480"/>
        <w:rPr>
          <w:rFonts w:cs="Times New Roman"/>
          <w:kern w:val="0"/>
        </w:rPr>
      </w:pPr>
      <w:r>
        <w:rPr>
          <w:rFonts w:cs="Times New Roman"/>
          <w:kern w:val="0"/>
        </w:rPr>
        <w:t xml:space="preserve">[21] Zhang, G., Ou, C., Liu, Y., et </w:t>
      </w:r>
      <w:r w:rsidR="006163C3">
        <w:rPr>
          <w:rFonts w:cs="Times New Roman"/>
          <w:kern w:val="0"/>
        </w:rPr>
        <w:t>al</w:t>
      </w:r>
      <w:r>
        <w:rPr>
          <w:rFonts w:cs="Times New Roman"/>
          <w:kern w:val="0"/>
        </w:rPr>
        <w:t>(2021). How do AI firms achieve disruptive innovation? A grounded-theory exploration</w:t>
      </w:r>
      <w:r w:rsidR="00FB0907">
        <w:rPr>
          <w:rFonts w:cs="Times New Roman" w:hint="eastAsia"/>
          <w:kern w:val="0"/>
        </w:rPr>
        <w:t>[J]</w:t>
      </w:r>
      <w:r>
        <w:rPr>
          <w:rFonts w:cs="Times New Roman"/>
          <w:kern w:val="0"/>
        </w:rPr>
        <w:t>. Studies in Science of Science, 39(4), 738–748+757.</w:t>
      </w:r>
    </w:p>
    <w:p w14:paraId="7D269213" w14:textId="03CF3F7A" w:rsidR="00766919" w:rsidRDefault="00610896">
      <w:pPr>
        <w:pStyle w:val="4"/>
        <w:ind w:firstLine="480"/>
        <w:rPr>
          <w:rFonts w:cs="Times New Roman"/>
          <w:kern w:val="0"/>
        </w:rPr>
      </w:pPr>
      <w:r>
        <w:rPr>
          <w:rFonts w:cs="Times New Roman"/>
          <w:kern w:val="0"/>
        </w:rPr>
        <w:t xml:space="preserve">[22] Yun, L., Xu, H., Fan, Y., et </w:t>
      </w:r>
      <w:r w:rsidR="006163C3">
        <w:rPr>
          <w:rFonts w:cs="Times New Roman"/>
          <w:kern w:val="0"/>
        </w:rPr>
        <w:t>al</w:t>
      </w:r>
      <w:r>
        <w:rPr>
          <w:rFonts w:cs="Times New Roman"/>
          <w:kern w:val="0"/>
        </w:rPr>
        <w:t>(2024). How does digital transformation enable disruptive innovation? A case study of Weichai Group</w:t>
      </w:r>
      <w:r w:rsidR="00FB0907">
        <w:rPr>
          <w:rFonts w:cs="Times New Roman" w:hint="eastAsia"/>
          <w:kern w:val="0"/>
        </w:rPr>
        <w:t>[J]</w:t>
      </w:r>
      <w:r>
        <w:rPr>
          <w:rFonts w:cs="Times New Roman"/>
          <w:kern w:val="0"/>
        </w:rPr>
        <w:t xml:space="preserve">. </w:t>
      </w:r>
      <w:r>
        <w:rPr>
          <w:rFonts w:cs="Times New Roman"/>
          <w:i/>
          <w:iCs/>
          <w:kern w:val="0"/>
        </w:rPr>
        <w:t>Technology Economics</w:t>
      </w:r>
      <w:r>
        <w:rPr>
          <w:rFonts w:cs="Times New Roman"/>
          <w:kern w:val="0"/>
        </w:rPr>
        <w:t xml:space="preserve">, </w:t>
      </w:r>
      <w:r>
        <w:rPr>
          <w:rFonts w:cs="Times New Roman"/>
          <w:i/>
          <w:iCs/>
          <w:kern w:val="0"/>
        </w:rPr>
        <w:t>43</w:t>
      </w:r>
      <w:r>
        <w:rPr>
          <w:rFonts w:cs="Times New Roman"/>
          <w:kern w:val="0"/>
        </w:rPr>
        <w:t>(3), 77–93</w:t>
      </w:r>
      <w:r>
        <w:rPr>
          <w:rFonts w:cs="Times New Roman" w:hint="eastAsia"/>
          <w:kern w:val="0"/>
        </w:rPr>
        <w:t>.</w:t>
      </w:r>
    </w:p>
    <w:p w14:paraId="4BBEE534" w14:textId="542BA9CD" w:rsidR="00766919" w:rsidRPr="000C159A" w:rsidRDefault="00610896">
      <w:pPr>
        <w:pStyle w:val="4"/>
        <w:ind w:firstLine="480"/>
        <w:rPr>
          <w:rFonts w:cs="Times New Roman"/>
          <w:kern w:val="0"/>
        </w:rPr>
      </w:pPr>
      <w:r w:rsidRPr="000C159A">
        <w:rPr>
          <w:rFonts w:cs="Times New Roman"/>
          <w:kern w:val="0"/>
        </w:rPr>
        <w:t>[23] Wang, H., Jin, S. Driving disruptive innovation through modular digital platforms</w:t>
      </w:r>
      <w:r w:rsidR="000C159A" w:rsidRPr="00A6530C">
        <w:t>[J]</w:t>
      </w:r>
      <w:r w:rsidRPr="000C159A">
        <w:rPr>
          <w:rFonts w:cs="Times New Roman"/>
          <w:kern w:val="0"/>
        </w:rPr>
        <w:t>. Forum on Science and Technology in China, 2020(10), 14–16.</w:t>
      </w:r>
    </w:p>
    <w:p w14:paraId="756BD0EE" w14:textId="3C4517EA" w:rsidR="00766919" w:rsidRPr="008F59C5" w:rsidRDefault="00610896">
      <w:pPr>
        <w:pStyle w:val="4"/>
        <w:ind w:firstLine="480"/>
        <w:rPr>
          <w:rFonts w:cs="Times New Roman"/>
          <w:kern w:val="0"/>
        </w:rPr>
      </w:pPr>
      <w:r w:rsidRPr="008F59C5">
        <w:rPr>
          <w:rFonts w:cs="Times New Roman"/>
          <w:kern w:val="0"/>
        </w:rPr>
        <w:t xml:space="preserve">[24] </w:t>
      </w:r>
      <w:r w:rsidR="008F59C5" w:rsidRPr="008F59C5">
        <w:rPr>
          <w:rFonts w:cs="Times New Roman"/>
          <w:kern w:val="0"/>
        </w:rPr>
        <w:t>Jia, W., Wang, Y., Wang, S. Research on the integration model of information industry and manufacturing industry driven by disruptive innovation[J]. Studies in Science of Science, 2024,42(06):1300-1311.</w:t>
      </w:r>
    </w:p>
    <w:p w14:paraId="443B40E2" w14:textId="4D3A0C3C" w:rsidR="00766919" w:rsidRPr="008F59C5" w:rsidRDefault="00610896">
      <w:pPr>
        <w:pStyle w:val="4"/>
        <w:ind w:firstLine="480"/>
        <w:rPr>
          <w:rFonts w:cs="Times New Roman"/>
          <w:kern w:val="0"/>
        </w:rPr>
      </w:pPr>
      <w:r w:rsidRPr="008F59C5">
        <w:rPr>
          <w:rFonts w:cs="Times New Roman"/>
          <w:kern w:val="0"/>
        </w:rPr>
        <w:t xml:space="preserve">[25] </w:t>
      </w:r>
      <w:r w:rsidR="008F59C5" w:rsidRPr="008F59C5">
        <w:rPr>
          <w:rFonts w:cs="Times New Roman"/>
          <w:kern w:val="0"/>
        </w:rPr>
        <w:t>Chen, W. (2024). Disruptive technologies such as AI empowering new-quality productive forces[J]. Science &amp; Technology Industry of China, 2024(5), 56–59.</w:t>
      </w:r>
    </w:p>
    <w:p w14:paraId="3034F2D9" w14:textId="77777777" w:rsidR="00766919" w:rsidRDefault="00610896">
      <w:pPr>
        <w:pStyle w:val="4"/>
        <w:ind w:firstLine="480"/>
        <w:rPr>
          <w:rFonts w:cs="Times New Roman"/>
          <w:kern w:val="0"/>
        </w:rPr>
      </w:pPr>
      <w:r>
        <w:rPr>
          <w:rFonts w:cs="Times New Roman"/>
          <w:kern w:val="0"/>
        </w:rPr>
        <w:t>[26]</w:t>
      </w:r>
      <w:r>
        <w:rPr>
          <w:rFonts w:cs="Times New Roman" w:hint="eastAsia"/>
          <w:kern w:val="0"/>
        </w:rPr>
        <w:t xml:space="preserve"> </w:t>
      </w:r>
      <w:r>
        <w:rPr>
          <w:rFonts w:cs="Times New Roman"/>
          <w:kern w:val="0"/>
        </w:rPr>
        <w:t>V. Alberti-Alhtaybat L, Al-Htaybat K, Hutaibat K. A knowledge management and sharing business model for dealing with disruption: The case of Aramex[J]. Journal of Business Research, 2019, 94: 400–407.</w:t>
      </w:r>
    </w:p>
    <w:p w14:paraId="7A553303" w14:textId="0240ED0E" w:rsidR="00766919" w:rsidRDefault="00610896">
      <w:pPr>
        <w:pStyle w:val="4"/>
        <w:ind w:firstLine="480"/>
        <w:rPr>
          <w:rFonts w:cs="Times New Roman"/>
          <w:kern w:val="0"/>
        </w:rPr>
      </w:pPr>
      <w:r>
        <w:rPr>
          <w:rFonts w:cs="Times New Roman"/>
          <w:kern w:val="0"/>
        </w:rPr>
        <w:t>[2</w:t>
      </w:r>
      <w:r>
        <w:rPr>
          <w:rFonts w:cs="Times New Roman" w:hint="eastAsia"/>
          <w:kern w:val="0"/>
        </w:rPr>
        <w:t>7</w:t>
      </w:r>
      <w:r>
        <w:rPr>
          <w:rFonts w:cs="Times New Roman"/>
          <w:kern w:val="0"/>
        </w:rPr>
        <w:t>]</w:t>
      </w:r>
      <w:r>
        <w:rPr>
          <w:rFonts w:cs="Times New Roman" w:hint="eastAsia"/>
          <w:kern w:val="0"/>
        </w:rPr>
        <w:t xml:space="preserve"> </w:t>
      </w:r>
      <w:r w:rsidR="005A0F79" w:rsidRPr="005A0F79">
        <w:rPr>
          <w:rFonts w:cs="Times New Roman"/>
          <w:kern w:val="0"/>
        </w:rPr>
        <w:t>ZHAO W. Financial constraint, government R&amp;D subsidies and corporate R&amp;D investment: An empirical study of China’s strategic emerging industries[J]. Contemporary Finance &amp; Economics, 2015 (11): 497.</w:t>
      </w:r>
    </w:p>
    <w:p w14:paraId="31930588" w14:textId="566B0D90" w:rsidR="00766919" w:rsidRDefault="00610896">
      <w:pPr>
        <w:pStyle w:val="4"/>
        <w:ind w:firstLine="480"/>
        <w:rPr>
          <w:rFonts w:cs="Times New Roman"/>
          <w:kern w:val="0"/>
        </w:rPr>
      </w:pPr>
      <w:r>
        <w:rPr>
          <w:rFonts w:cs="Times New Roman"/>
          <w:kern w:val="0"/>
        </w:rPr>
        <w:lastRenderedPageBreak/>
        <w:t>[2</w:t>
      </w:r>
      <w:r>
        <w:rPr>
          <w:rFonts w:cs="Times New Roman" w:hint="eastAsia"/>
          <w:kern w:val="0"/>
        </w:rPr>
        <w:t>8</w:t>
      </w:r>
      <w:r>
        <w:rPr>
          <w:rFonts w:cs="Times New Roman"/>
          <w:kern w:val="0"/>
        </w:rPr>
        <w:t xml:space="preserve">] Zhang, J., Huang, X. </w:t>
      </w:r>
      <w:r w:rsidR="008F59C5">
        <w:rPr>
          <w:rFonts w:cs="Times New Roman" w:hint="eastAsia"/>
          <w:kern w:val="0"/>
        </w:rPr>
        <w:t>T</w:t>
      </w:r>
      <w:r w:rsidR="008F59C5" w:rsidRPr="008F59C5">
        <w:rPr>
          <w:rFonts w:cs="Times New Roman"/>
          <w:kern w:val="0"/>
        </w:rPr>
        <w:t>he Influence Mechanism of Innovative Network Structure on Disruptive Innovation:</w:t>
      </w:r>
      <w:r w:rsidR="008F59C5">
        <w:rPr>
          <w:rFonts w:cs="Times New Roman" w:hint="eastAsia"/>
          <w:kern w:val="0"/>
        </w:rPr>
        <w:t xml:space="preserve"> </w:t>
      </w:r>
      <w:r w:rsidR="008F59C5" w:rsidRPr="008F59C5">
        <w:rPr>
          <w:rFonts w:cs="Times New Roman"/>
          <w:kern w:val="0"/>
        </w:rPr>
        <w:t>The Intermediary Function of Ambidexterity Learning</w:t>
      </w:r>
      <w:r w:rsidR="008F59C5" w:rsidRPr="005A0F79">
        <w:rPr>
          <w:rFonts w:cs="Times New Roman"/>
          <w:kern w:val="0"/>
        </w:rPr>
        <w:t>[J].</w:t>
      </w:r>
      <w:r w:rsidR="008F59C5" w:rsidRPr="008F59C5">
        <w:t xml:space="preserve"> </w:t>
      </w:r>
      <w:r w:rsidR="008F59C5" w:rsidRPr="004E14AD">
        <w:t>Science and Technology Management</w:t>
      </w:r>
      <w:r w:rsidR="008F59C5" w:rsidRPr="004E14AD">
        <w:rPr>
          <w:spacing w:val="-11"/>
        </w:rPr>
        <w:t xml:space="preserve"> </w:t>
      </w:r>
      <w:r w:rsidR="008F59C5" w:rsidRPr="004E14AD">
        <w:t>Research,</w:t>
      </w:r>
      <w:r w:rsidR="008F59C5" w:rsidRPr="008F59C5">
        <w:rPr>
          <w:spacing w:val="-2"/>
        </w:rPr>
        <w:t xml:space="preserve"> </w:t>
      </w:r>
      <w:r w:rsidR="008F59C5" w:rsidRPr="004E14AD">
        <w:rPr>
          <w:spacing w:val="-2"/>
        </w:rPr>
        <w:t>2020,40(08):7-16.</w:t>
      </w:r>
    </w:p>
    <w:p w14:paraId="70480D97" w14:textId="25D85026" w:rsidR="00766919" w:rsidRDefault="00610896">
      <w:pPr>
        <w:pStyle w:val="4"/>
        <w:ind w:firstLine="480"/>
        <w:rPr>
          <w:rFonts w:cs="Times New Roman"/>
          <w:kern w:val="0"/>
        </w:rPr>
      </w:pPr>
      <w:r>
        <w:rPr>
          <w:rFonts w:cs="Times New Roman"/>
          <w:kern w:val="0"/>
        </w:rPr>
        <w:t>[</w:t>
      </w:r>
      <w:r>
        <w:rPr>
          <w:rFonts w:cs="Times New Roman" w:hint="eastAsia"/>
          <w:kern w:val="0"/>
        </w:rPr>
        <w:t>29</w:t>
      </w:r>
      <w:r>
        <w:rPr>
          <w:rFonts w:cs="Times New Roman"/>
          <w:kern w:val="0"/>
        </w:rPr>
        <w:t xml:space="preserve">] </w:t>
      </w:r>
      <w:r w:rsidR="005A0F79" w:rsidRPr="005A0F79">
        <w:rPr>
          <w:rFonts w:cs="Times New Roman"/>
          <w:kern w:val="0"/>
        </w:rPr>
        <w:t>Duan J, Zhuang X. Financial investment behavior and enterprise technological innovation: Motivation analysis and empirical evidence[J]. China Ind. Econ, 2021, 1: 155-173.</w:t>
      </w:r>
    </w:p>
    <w:p w14:paraId="173E5C3C" w14:textId="290BCF95" w:rsidR="00766919" w:rsidRDefault="00610896">
      <w:pPr>
        <w:pStyle w:val="4"/>
        <w:ind w:firstLine="480"/>
        <w:rPr>
          <w:rFonts w:cs="Times New Roman"/>
          <w:kern w:val="0"/>
        </w:rPr>
      </w:pPr>
      <w:r>
        <w:rPr>
          <w:rFonts w:cs="Times New Roman"/>
          <w:kern w:val="0"/>
        </w:rPr>
        <w:t>[3</w:t>
      </w:r>
      <w:r>
        <w:rPr>
          <w:rFonts w:cs="Times New Roman" w:hint="eastAsia"/>
          <w:kern w:val="0"/>
        </w:rPr>
        <w:t>0</w:t>
      </w:r>
      <w:r>
        <w:rPr>
          <w:rFonts w:cs="Times New Roman"/>
          <w:kern w:val="0"/>
        </w:rPr>
        <w:t xml:space="preserve">] </w:t>
      </w:r>
      <w:r w:rsidR="005A0F79" w:rsidRPr="005A0F79">
        <w:rPr>
          <w:rFonts w:cs="Times New Roman"/>
          <w:kern w:val="0"/>
        </w:rPr>
        <w:t>Zeming S, Guangyu Z, Haiwen D. How Can 5G Technology Enterprises Accelerate Disruptive Innovation in the Increasingly Competitive Industry Environment? A Multi-factor Configuration Analysis Based on Two-step fsQCA[J]. Science &amp; Technology Progress and Policy, 2023, 40(15): 104-114.</w:t>
      </w:r>
    </w:p>
    <w:p w14:paraId="4E651F5F" w14:textId="0EB8CA38" w:rsidR="00766919" w:rsidRDefault="00610896">
      <w:pPr>
        <w:pStyle w:val="4"/>
        <w:ind w:firstLine="480"/>
        <w:rPr>
          <w:rFonts w:cs="Times New Roman"/>
          <w:kern w:val="0"/>
        </w:rPr>
      </w:pPr>
      <w:r>
        <w:rPr>
          <w:rFonts w:cs="Times New Roman"/>
          <w:kern w:val="0"/>
        </w:rPr>
        <w:t>[3</w:t>
      </w:r>
      <w:r>
        <w:rPr>
          <w:rFonts w:cs="Times New Roman" w:hint="eastAsia"/>
          <w:kern w:val="0"/>
        </w:rPr>
        <w:t>1</w:t>
      </w:r>
      <w:r>
        <w:rPr>
          <w:rFonts w:cs="Times New Roman"/>
          <w:kern w:val="0"/>
        </w:rPr>
        <w:t xml:space="preserve">] </w:t>
      </w:r>
      <w:r w:rsidR="005A0F79" w:rsidRPr="005A0F79">
        <w:rPr>
          <w:rFonts w:cs="Times New Roman"/>
          <w:kern w:val="0"/>
        </w:rPr>
        <w:t>Zhiwen F, Jianyu Z, Guangkuan D. Research on the Influence Mechanism of Marketing Ability on Disruptive Innovation[J]. Science &amp; Technology Progress and Policy, 2019, 36(22): 74-81.</w:t>
      </w:r>
    </w:p>
    <w:p w14:paraId="1871547C" w14:textId="196511FC" w:rsidR="00766919" w:rsidRDefault="00610896">
      <w:pPr>
        <w:pStyle w:val="4"/>
        <w:ind w:firstLine="480"/>
        <w:rPr>
          <w:rFonts w:cs="Times New Roman"/>
          <w:kern w:val="0"/>
        </w:rPr>
      </w:pPr>
      <w:r>
        <w:rPr>
          <w:rFonts w:cs="Times New Roman"/>
          <w:kern w:val="0"/>
        </w:rPr>
        <w:t>[3</w:t>
      </w:r>
      <w:r>
        <w:rPr>
          <w:rFonts w:cs="Times New Roman" w:hint="eastAsia"/>
          <w:kern w:val="0"/>
        </w:rPr>
        <w:t>2</w:t>
      </w:r>
      <w:r>
        <w:rPr>
          <w:rFonts w:cs="Times New Roman"/>
          <w:kern w:val="0"/>
        </w:rPr>
        <w:t xml:space="preserve">] </w:t>
      </w:r>
      <w:r w:rsidR="005A0F79" w:rsidRPr="005A0F79">
        <w:rPr>
          <w:rFonts w:cs="Times New Roman"/>
          <w:kern w:val="0"/>
        </w:rPr>
        <w:t>ZHANG G Y, SONG Z M, DAI H W. How boundary-spanning technology mergers &amp; acquisitions promote disruptive innovation of latecomers[J]. Studies in Science of Science, 2023, 41(9): 1716</w:t>
      </w:r>
    </w:p>
    <w:p w14:paraId="4EC2CBC6" w14:textId="0DDA97DD" w:rsidR="00766919" w:rsidRPr="005A0F79" w:rsidRDefault="00610896">
      <w:pPr>
        <w:pStyle w:val="4"/>
        <w:ind w:firstLine="480"/>
        <w:rPr>
          <w:rFonts w:cs="Times New Roman"/>
          <w:color w:val="EE0000"/>
          <w:kern w:val="0"/>
        </w:rPr>
      </w:pPr>
      <w:r w:rsidRPr="008F59C5">
        <w:rPr>
          <w:rFonts w:cs="Times New Roman"/>
          <w:kern w:val="0"/>
        </w:rPr>
        <w:t>[3</w:t>
      </w:r>
      <w:r w:rsidRPr="008F59C5">
        <w:rPr>
          <w:rFonts w:cs="Times New Roman" w:hint="eastAsia"/>
          <w:kern w:val="0"/>
        </w:rPr>
        <w:t>3</w:t>
      </w:r>
      <w:r w:rsidRPr="008F59C5">
        <w:rPr>
          <w:rFonts w:cs="Times New Roman"/>
          <w:kern w:val="0"/>
        </w:rPr>
        <w:t>] Yang, J., Tong, Z</w:t>
      </w:r>
      <w:r w:rsidR="008F59C5" w:rsidRPr="008F59C5">
        <w:rPr>
          <w:rFonts w:cs="Times New Roman" w:hint="eastAsia"/>
          <w:kern w:val="0"/>
        </w:rPr>
        <w:t>.</w:t>
      </w:r>
      <w:r w:rsidRPr="008F59C5">
        <w:rPr>
          <w:rFonts w:cs="Times New Roman"/>
          <w:kern w:val="0"/>
        </w:rPr>
        <w:t xml:space="preserve"> </w:t>
      </w:r>
      <w:r w:rsidR="008F59C5" w:rsidRPr="008F59C5">
        <w:rPr>
          <w:rFonts w:cs="Times New Roman"/>
          <w:kern w:val="0"/>
        </w:rPr>
        <w:t>How to Drive Disruptive Technology Innovation for Equipment Manufacturing Enterprises—Configuration Analysis Based on Environment-Strategy-Structure Contingency[J]. Theory</w:t>
      </w:r>
      <w:r w:rsidRPr="008F59C5">
        <w:rPr>
          <w:rFonts w:cs="Times New Roman"/>
          <w:kern w:val="0"/>
        </w:rPr>
        <w:t xml:space="preserve"> </w:t>
      </w:r>
      <w:r w:rsidRPr="008F59C5">
        <w:rPr>
          <w:rFonts w:cs="Times New Roman"/>
          <w:i/>
          <w:iCs/>
          <w:kern w:val="0"/>
        </w:rPr>
        <w:t>Forum on Science and Technology in China</w:t>
      </w:r>
      <w:r w:rsidRPr="008F59C5">
        <w:rPr>
          <w:rFonts w:cs="Times New Roman"/>
          <w:kern w:val="0"/>
        </w:rPr>
        <w:t>,2024,(9):101-110+121.</w:t>
      </w:r>
    </w:p>
    <w:p w14:paraId="221043A6" w14:textId="1E9608D9" w:rsidR="00766919" w:rsidRPr="008F59C5" w:rsidRDefault="00610896">
      <w:pPr>
        <w:pStyle w:val="4"/>
        <w:ind w:firstLine="480"/>
        <w:rPr>
          <w:rFonts w:cs="Times New Roman"/>
          <w:color w:val="EE0000"/>
          <w:kern w:val="0"/>
        </w:rPr>
      </w:pPr>
      <w:r w:rsidRPr="008F59C5">
        <w:rPr>
          <w:rFonts w:cs="Times New Roman"/>
          <w:kern w:val="0"/>
        </w:rPr>
        <w:t>[3</w:t>
      </w:r>
      <w:r w:rsidRPr="008F59C5">
        <w:rPr>
          <w:rFonts w:cs="Times New Roman" w:hint="eastAsia"/>
          <w:kern w:val="0"/>
        </w:rPr>
        <w:t>4</w:t>
      </w:r>
      <w:r w:rsidRPr="008F59C5">
        <w:rPr>
          <w:rFonts w:cs="Times New Roman"/>
          <w:kern w:val="0"/>
        </w:rPr>
        <w:t xml:space="preserve">] Shu, C., Wang, H., Jin, S., et </w:t>
      </w:r>
      <w:r w:rsidR="006163C3" w:rsidRPr="008F59C5">
        <w:rPr>
          <w:rFonts w:cs="Times New Roman"/>
          <w:kern w:val="0"/>
        </w:rPr>
        <w:t>al</w:t>
      </w:r>
      <w:r w:rsidRPr="008F59C5">
        <w:rPr>
          <w:rFonts w:cs="Times New Roman"/>
          <w:kern w:val="0"/>
        </w:rPr>
        <w:t xml:space="preserve">. </w:t>
      </w:r>
      <w:r w:rsidR="008F59C5" w:rsidRPr="008F59C5">
        <w:rPr>
          <w:rFonts w:cs="Times New Roman"/>
          <w:kern w:val="0"/>
        </w:rPr>
        <w:t>Analysis on the path of disruptive innovation enabled by artificial intelligence[J].</w:t>
      </w:r>
      <w:r w:rsidRPr="008F59C5">
        <w:rPr>
          <w:rFonts w:cs="Times New Roman"/>
          <w:kern w:val="0"/>
        </w:rPr>
        <w:t xml:space="preserve"> Studies in Science of Science, </w:t>
      </w:r>
      <w:r w:rsidR="008F59C5" w:rsidRPr="008F59C5">
        <w:rPr>
          <w:rFonts w:cs="Times New Roman"/>
          <w:kern w:val="0"/>
        </w:rPr>
        <w:t>2022,40(10):1884-1894.</w:t>
      </w:r>
      <w:r w:rsidRPr="008F59C5">
        <w:rPr>
          <w:rFonts w:cs="Times New Roman"/>
          <w:kern w:val="0"/>
        </w:rPr>
        <w:t>.</w:t>
      </w:r>
    </w:p>
    <w:p w14:paraId="64FFED2D" w14:textId="24512934" w:rsidR="00766919" w:rsidRPr="002B4DF1" w:rsidRDefault="00610896">
      <w:pPr>
        <w:pStyle w:val="4"/>
        <w:ind w:firstLine="480"/>
        <w:rPr>
          <w:rFonts w:cs="Times New Roman"/>
          <w:kern w:val="0"/>
        </w:rPr>
      </w:pPr>
      <w:r w:rsidRPr="002B4DF1">
        <w:rPr>
          <w:rFonts w:cs="Times New Roman"/>
          <w:kern w:val="0"/>
        </w:rPr>
        <w:t>[3</w:t>
      </w:r>
      <w:r w:rsidRPr="002B4DF1">
        <w:rPr>
          <w:rFonts w:cs="Times New Roman" w:hint="eastAsia"/>
          <w:kern w:val="0"/>
        </w:rPr>
        <w:t>5</w:t>
      </w:r>
      <w:r w:rsidRPr="002B4DF1">
        <w:rPr>
          <w:rFonts w:cs="Times New Roman"/>
          <w:kern w:val="0"/>
        </w:rPr>
        <w:t>] Wang, W., Liu, P. Measurement of technological innovation spillovers of retail-platform enterprises under digital economy</w:t>
      </w:r>
      <w:r w:rsidR="002B4DF1" w:rsidRPr="002B4DF1">
        <w:rPr>
          <w:rFonts w:cs="Times New Roman"/>
          <w:kern w:val="0"/>
        </w:rPr>
        <w:t>[J].</w:t>
      </w:r>
      <w:r w:rsidR="002B4DF1" w:rsidRPr="002B4DF1">
        <w:rPr>
          <w:rFonts w:cs="Times New Roman" w:hint="eastAsia"/>
          <w:kern w:val="0"/>
        </w:rPr>
        <w:t xml:space="preserve"> </w:t>
      </w:r>
      <w:r w:rsidRPr="002B4DF1">
        <w:rPr>
          <w:rFonts w:cs="Times New Roman"/>
          <w:kern w:val="0"/>
        </w:rPr>
        <w:t>Journal of Commercial Economics,</w:t>
      </w:r>
      <w:r w:rsidR="002B4DF1" w:rsidRPr="002B4DF1">
        <w:rPr>
          <w:rFonts w:cs="Times New Roman" w:hint="eastAsia"/>
          <w:kern w:val="0"/>
        </w:rPr>
        <w:t xml:space="preserve"> </w:t>
      </w:r>
      <w:r w:rsidRPr="002B4DF1">
        <w:rPr>
          <w:rFonts w:cs="Times New Roman"/>
          <w:kern w:val="0"/>
        </w:rPr>
        <w:t>2024(09):131-134.</w:t>
      </w:r>
    </w:p>
    <w:p w14:paraId="493AC830" w14:textId="5FAC2843" w:rsidR="00766919" w:rsidRPr="002B4DF1" w:rsidRDefault="00610896">
      <w:pPr>
        <w:pStyle w:val="4"/>
        <w:ind w:firstLine="480"/>
        <w:rPr>
          <w:rFonts w:cs="Times New Roman"/>
          <w:kern w:val="0"/>
        </w:rPr>
      </w:pPr>
      <w:r w:rsidRPr="002B4DF1">
        <w:rPr>
          <w:rFonts w:cs="Times New Roman"/>
          <w:kern w:val="0"/>
        </w:rPr>
        <w:t>[3</w:t>
      </w:r>
      <w:r w:rsidRPr="002B4DF1">
        <w:rPr>
          <w:rFonts w:cs="Times New Roman" w:hint="eastAsia"/>
          <w:kern w:val="0"/>
        </w:rPr>
        <w:t>6</w:t>
      </w:r>
      <w:r w:rsidRPr="002B4DF1">
        <w:rPr>
          <w:rFonts w:cs="Times New Roman"/>
          <w:kern w:val="0"/>
        </w:rPr>
        <w:t xml:space="preserve">] Ta N. </w:t>
      </w:r>
      <w:r w:rsidR="002B4DF1" w:rsidRPr="002B4DF1">
        <w:rPr>
          <w:rFonts w:cs="Times New Roman"/>
          <w:kern w:val="0"/>
        </w:rPr>
        <w:t>Cross-border search and firm innovation performance</w:t>
      </w:r>
      <w:r w:rsidR="002B4DF1" w:rsidRPr="002B4DF1">
        <w:rPr>
          <w:rFonts w:cs="Times New Roman" w:hint="eastAsia"/>
          <w:kern w:val="0"/>
        </w:rPr>
        <w:t>[D]</w:t>
      </w:r>
      <w:r w:rsidRPr="002B4DF1">
        <w:rPr>
          <w:rFonts w:cs="Times New Roman"/>
          <w:kern w:val="0"/>
        </w:rPr>
        <w:t xml:space="preserve"> Southwest University.</w:t>
      </w:r>
    </w:p>
    <w:p w14:paraId="6F1EC867" w14:textId="4DA140EB" w:rsidR="00766919" w:rsidRDefault="00610896">
      <w:pPr>
        <w:pStyle w:val="4"/>
        <w:ind w:firstLine="480"/>
        <w:rPr>
          <w:rFonts w:cs="Times New Roman"/>
          <w:kern w:val="0"/>
        </w:rPr>
      </w:pPr>
      <w:r>
        <w:rPr>
          <w:rFonts w:cs="Times New Roman"/>
          <w:kern w:val="0"/>
        </w:rPr>
        <w:t>[3</w:t>
      </w:r>
      <w:r>
        <w:rPr>
          <w:rFonts w:cs="Times New Roman" w:hint="eastAsia"/>
          <w:kern w:val="0"/>
        </w:rPr>
        <w:t>7</w:t>
      </w:r>
      <w:r>
        <w:rPr>
          <w:rFonts w:cs="Times New Roman"/>
          <w:kern w:val="0"/>
        </w:rPr>
        <w:t>]</w:t>
      </w:r>
      <w:r>
        <w:rPr>
          <w:rFonts w:ascii="-apple-system" w:hAnsi="-apple-system"/>
          <w:shd w:val="clear" w:color="auto" w:fill="FFFFFF"/>
        </w:rPr>
        <w:t xml:space="preserve"> </w:t>
      </w:r>
      <w:r>
        <w:rPr>
          <w:rFonts w:cs="Times New Roman"/>
          <w:kern w:val="0"/>
        </w:rPr>
        <w:t>Ma, H., Sun, Q., &amp; Wu, J. (2022). Internet market orientation, opportunity capability and new venture performance: An interaction model</w:t>
      </w:r>
      <w:r w:rsidR="00FE655A">
        <w:rPr>
          <w:rFonts w:cs="Times New Roman" w:hint="eastAsia"/>
          <w:kern w:val="0"/>
        </w:rPr>
        <w:t>[J]</w:t>
      </w:r>
      <w:r>
        <w:rPr>
          <w:rFonts w:cs="Times New Roman"/>
          <w:kern w:val="0"/>
        </w:rPr>
        <w:t xml:space="preserve">. </w:t>
      </w:r>
      <w:r>
        <w:rPr>
          <w:rFonts w:cs="Times New Roman"/>
          <w:i/>
          <w:iCs/>
          <w:kern w:val="0"/>
        </w:rPr>
        <w:t>Journal of Jilin University Social Sciences Edition</w:t>
      </w:r>
      <w:r>
        <w:rPr>
          <w:rFonts w:cs="Times New Roman"/>
          <w:kern w:val="0"/>
        </w:rPr>
        <w:t xml:space="preserve">, </w:t>
      </w:r>
      <w:r>
        <w:rPr>
          <w:rFonts w:cs="Times New Roman"/>
          <w:i/>
          <w:iCs/>
          <w:kern w:val="0"/>
        </w:rPr>
        <w:t>62</w:t>
      </w:r>
      <w:r>
        <w:rPr>
          <w:rFonts w:cs="Times New Roman"/>
          <w:kern w:val="0"/>
        </w:rPr>
        <w:t>(1), 138-151+237-238.</w:t>
      </w:r>
    </w:p>
    <w:p w14:paraId="0AFB1800" w14:textId="51CDECF2" w:rsidR="00766919" w:rsidRPr="005A0F79" w:rsidRDefault="00610896">
      <w:pPr>
        <w:pStyle w:val="4"/>
        <w:ind w:firstLine="480"/>
        <w:rPr>
          <w:rFonts w:cs="Times New Roman"/>
          <w:color w:val="EE0000"/>
          <w:kern w:val="0"/>
        </w:rPr>
      </w:pPr>
      <w:r w:rsidRPr="002B4DF1">
        <w:rPr>
          <w:rFonts w:cs="Times New Roman"/>
          <w:kern w:val="0"/>
        </w:rPr>
        <w:t>[3</w:t>
      </w:r>
      <w:r w:rsidRPr="002B4DF1">
        <w:rPr>
          <w:rFonts w:cs="Times New Roman" w:hint="eastAsia"/>
          <w:kern w:val="0"/>
        </w:rPr>
        <w:t>8</w:t>
      </w:r>
      <w:r w:rsidRPr="002B4DF1">
        <w:rPr>
          <w:rFonts w:cs="Times New Roman"/>
          <w:kern w:val="0"/>
        </w:rPr>
        <w:t>] Yan, L. Empirical study on China’s regional innovation efficiency evaluation index system</w:t>
      </w:r>
      <w:r w:rsidR="002B4DF1" w:rsidRPr="002B4DF1">
        <w:rPr>
          <w:rFonts w:cs="Times New Roman" w:hint="eastAsia"/>
          <w:kern w:val="0"/>
        </w:rPr>
        <w:t>[J]</w:t>
      </w:r>
      <w:r w:rsidRPr="002B4DF1">
        <w:rPr>
          <w:rFonts w:cs="Times New Roman"/>
          <w:kern w:val="0"/>
        </w:rPr>
        <w:t>. Management World,</w:t>
      </w:r>
      <w:r w:rsidR="002B4DF1" w:rsidRPr="002B4DF1">
        <w:rPr>
          <w:rFonts w:cs="Times New Roman" w:hint="eastAsia"/>
          <w:kern w:val="0"/>
        </w:rPr>
        <w:t xml:space="preserve"> </w:t>
      </w:r>
      <w:r w:rsidRPr="002B4DF1">
        <w:rPr>
          <w:rFonts w:cs="Times New Roman"/>
          <w:kern w:val="0"/>
        </w:rPr>
        <w:t>2012(05):174-175.</w:t>
      </w:r>
    </w:p>
    <w:p w14:paraId="5DD45FC9" w14:textId="1CC18742" w:rsidR="00766919" w:rsidRDefault="00610896">
      <w:pPr>
        <w:pStyle w:val="4"/>
        <w:ind w:firstLine="480"/>
        <w:rPr>
          <w:rFonts w:cs="Times New Roman"/>
          <w:kern w:val="0"/>
        </w:rPr>
      </w:pPr>
      <w:r>
        <w:rPr>
          <w:rFonts w:cs="Times New Roman"/>
          <w:kern w:val="0"/>
        </w:rPr>
        <w:t>[</w:t>
      </w:r>
      <w:r>
        <w:rPr>
          <w:rFonts w:cs="Times New Roman" w:hint="eastAsia"/>
          <w:kern w:val="0"/>
        </w:rPr>
        <w:t>39</w:t>
      </w:r>
      <w:r>
        <w:rPr>
          <w:rFonts w:cs="Times New Roman"/>
          <w:kern w:val="0"/>
        </w:rPr>
        <w:t xml:space="preserve">] </w:t>
      </w:r>
      <w:r w:rsidR="005A0F79" w:rsidRPr="005A0F79">
        <w:rPr>
          <w:rFonts w:cs="Times New Roman"/>
          <w:kern w:val="0"/>
        </w:rPr>
        <w:t xml:space="preserve">Guiju Y, Sirui C, Tong W. A theoretical and case study of the low-end disruption of local manufacturing enterprises[J]. Science Research Management, 2020, </w:t>
      </w:r>
      <w:r w:rsidR="005A0F79" w:rsidRPr="005A0F79">
        <w:rPr>
          <w:rFonts w:cs="Times New Roman"/>
          <w:kern w:val="0"/>
        </w:rPr>
        <w:lastRenderedPageBreak/>
        <w:t>41(3): 164.</w:t>
      </w:r>
    </w:p>
    <w:p w14:paraId="376B8D2B" w14:textId="07408AE1" w:rsidR="00766919" w:rsidRDefault="00610896">
      <w:pPr>
        <w:pStyle w:val="4"/>
        <w:ind w:firstLine="480"/>
        <w:rPr>
          <w:rFonts w:cs="Times New Roman"/>
          <w:kern w:val="0"/>
        </w:rPr>
      </w:pPr>
      <w:r>
        <w:rPr>
          <w:rFonts w:cs="Times New Roman"/>
          <w:kern w:val="0"/>
        </w:rPr>
        <w:t>[4</w:t>
      </w:r>
      <w:r>
        <w:rPr>
          <w:rFonts w:cs="Times New Roman" w:hint="eastAsia"/>
          <w:kern w:val="0"/>
        </w:rPr>
        <w:t>0</w:t>
      </w:r>
      <w:r>
        <w:rPr>
          <w:rFonts w:cs="Times New Roman"/>
          <w:kern w:val="0"/>
        </w:rPr>
        <w:t>]</w:t>
      </w:r>
      <w:r>
        <w:rPr>
          <w:rFonts w:cs="Times New Roman" w:hint="eastAsia"/>
          <w:kern w:val="0"/>
        </w:rPr>
        <w:t xml:space="preserve"> </w:t>
      </w:r>
      <w:r>
        <w:rPr>
          <w:rFonts w:cs="Times New Roman"/>
          <w:kern w:val="0"/>
        </w:rPr>
        <w:t>Zeng, Z., Wang, Y. (2022). Dynamic innovation efficiency and its determinants in strategic-emerging listed companies—A two-stage DSBM-Tobit analysis</w:t>
      </w:r>
      <w:r w:rsidR="00FE655A">
        <w:rPr>
          <w:rFonts w:cs="Times New Roman" w:hint="eastAsia"/>
          <w:kern w:val="0"/>
        </w:rPr>
        <w:t>[J]</w:t>
      </w:r>
      <w:r>
        <w:rPr>
          <w:rFonts w:cs="Times New Roman"/>
          <w:kern w:val="0"/>
        </w:rPr>
        <w:t xml:space="preserve">. </w:t>
      </w:r>
      <w:r>
        <w:rPr>
          <w:rFonts w:cs="Times New Roman"/>
          <w:i/>
          <w:iCs/>
          <w:kern w:val="0"/>
        </w:rPr>
        <w:t>Science &amp; Technology Progress and Policy</w:t>
      </w:r>
      <w:r>
        <w:rPr>
          <w:rFonts w:cs="Times New Roman"/>
          <w:kern w:val="0"/>
        </w:rPr>
        <w:t>,39(21):65-74.</w:t>
      </w:r>
    </w:p>
    <w:p w14:paraId="34137AB8" w14:textId="7F2BBF9B" w:rsidR="00766919" w:rsidRPr="002B4DF1" w:rsidRDefault="00610896">
      <w:pPr>
        <w:pStyle w:val="4"/>
        <w:ind w:firstLine="480"/>
        <w:rPr>
          <w:rFonts w:cs="Times New Roman"/>
          <w:color w:val="EE0000"/>
          <w:kern w:val="0"/>
        </w:rPr>
      </w:pPr>
      <w:r w:rsidRPr="002B4DF1">
        <w:rPr>
          <w:rFonts w:cs="Times New Roman"/>
          <w:kern w:val="0"/>
        </w:rPr>
        <w:t>[4</w:t>
      </w:r>
      <w:r w:rsidRPr="002B4DF1">
        <w:rPr>
          <w:rFonts w:cs="Times New Roman" w:hint="eastAsia"/>
          <w:kern w:val="0"/>
        </w:rPr>
        <w:t>1</w:t>
      </w:r>
      <w:r w:rsidRPr="002B4DF1">
        <w:rPr>
          <w:rFonts w:cs="Times New Roman"/>
          <w:kern w:val="0"/>
        </w:rPr>
        <w:t xml:space="preserve">] Yu, W., Chen, L., Liu, F. </w:t>
      </w:r>
      <w:bookmarkStart w:id="7" w:name="_Hlk211539240"/>
      <w:r w:rsidR="002B4DF1" w:rsidRPr="002B4DF1">
        <w:t>How can a startup become a "unicorn" in the context of latecomer? -</w:t>
      </w:r>
      <w:r w:rsidR="002B4DF1" w:rsidRPr="002B4DF1">
        <w:rPr>
          <w:rFonts w:hint="eastAsia"/>
        </w:rPr>
        <w:t xml:space="preserve"> </w:t>
      </w:r>
      <w:r w:rsidR="002B4DF1" w:rsidRPr="002B4DF1">
        <w:t>An exploratory case study from the perspective of disruptive innovation</w:t>
      </w:r>
      <w:r w:rsidR="002B4DF1" w:rsidRPr="002B4DF1">
        <w:rPr>
          <w:rFonts w:hint="eastAsia"/>
        </w:rPr>
        <w:t>[J].</w:t>
      </w:r>
      <w:bookmarkEnd w:id="7"/>
      <w:r w:rsidRPr="002B4DF1">
        <w:rPr>
          <w:rFonts w:cs="Times New Roman"/>
          <w:kern w:val="0"/>
        </w:rPr>
        <w:t xml:space="preserve"> Studies in Science of Science,</w:t>
      </w:r>
      <w:r w:rsidR="002B4DF1" w:rsidRPr="002B4DF1">
        <w:t xml:space="preserve"> </w:t>
      </w:r>
      <w:r w:rsidR="002B4DF1" w:rsidRPr="002B4DF1">
        <w:rPr>
          <w:rFonts w:cs="Times New Roman"/>
          <w:kern w:val="0"/>
        </w:rPr>
        <w:t>2021,39(07):1267-1276.</w:t>
      </w:r>
    </w:p>
    <w:p w14:paraId="6A57C559" w14:textId="555A1465" w:rsidR="00766919" w:rsidRPr="005A0F79" w:rsidRDefault="00610896">
      <w:pPr>
        <w:pStyle w:val="4"/>
        <w:ind w:firstLine="480"/>
        <w:rPr>
          <w:rFonts w:cs="Times New Roman"/>
          <w:color w:val="EE0000"/>
          <w:kern w:val="0"/>
        </w:rPr>
      </w:pPr>
      <w:r w:rsidRPr="000B4917">
        <w:rPr>
          <w:rFonts w:cs="Times New Roman"/>
          <w:kern w:val="0"/>
        </w:rPr>
        <w:t>[4</w:t>
      </w:r>
      <w:r w:rsidRPr="000B4917">
        <w:rPr>
          <w:rFonts w:cs="Times New Roman" w:hint="eastAsia"/>
          <w:kern w:val="0"/>
        </w:rPr>
        <w:t>2</w:t>
      </w:r>
      <w:r w:rsidRPr="000B4917">
        <w:rPr>
          <w:rFonts w:cs="Times New Roman"/>
          <w:kern w:val="0"/>
        </w:rPr>
        <w:t xml:space="preserve">] </w:t>
      </w:r>
      <w:r w:rsidR="000B4917" w:rsidRPr="000B4917">
        <w:rPr>
          <w:rFonts w:cs="Times New Roman"/>
          <w:kern w:val="0"/>
        </w:rPr>
        <w:t>Li, G., Wang, X. Disruptive innovation of city retailers entering rural markets—A case of JiajiaYue</w:t>
      </w:r>
      <w:r w:rsidR="000B4917" w:rsidRPr="000B4917">
        <w:rPr>
          <w:rFonts w:cs="Times New Roman" w:hint="eastAsia"/>
          <w:kern w:val="0"/>
        </w:rPr>
        <w:t xml:space="preserve"> </w:t>
      </w:r>
      <w:r w:rsidR="000B4917" w:rsidRPr="000B4917">
        <w:rPr>
          <w:rFonts w:cs="Times New Roman"/>
          <w:kern w:val="0"/>
        </w:rPr>
        <w:t>[J]. Modern Management Science,2010(09):33-35 .</w:t>
      </w:r>
    </w:p>
    <w:p w14:paraId="443AE5BC" w14:textId="77777777" w:rsidR="00766919" w:rsidRDefault="00610896">
      <w:pPr>
        <w:pStyle w:val="4"/>
        <w:ind w:firstLine="480"/>
        <w:rPr>
          <w:rFonts w:cs="Times New Roman"/>
          <w:kern w:val="0"/>
        </w:rPr>
      </w:pPr>
      <w:r>
        <w:rPr>
          <w:rFonts w:cs="Times New Roman"/>
          <w:kern w:val="0"/>
        </w:rPr>
        <w:t>[4</w:t>
      </w:r>
      <w:r>
        <w:rPr>
          <w:rFonts w:cs="Times New Roman" w:hint="eastAsia"/>
          <w:kern w:val="0"/>
        </w:rPr>
        <w:t>3</w:t>
      </w:r>
      <w:r>
        <w:rPr>
          <w:rFonts w:cs="Times New Roman"/>
          <w:kern w:val="0"/>
        </w:rPr>
        <w:t>]</w:t>
      </w:r>
      <w:r>
        <w:rPr>
          <w:rFonts w:cs="Times New Roman" w:hint="eastAsia"/>
          <w:kern w:val="0"/>
        </w:rPr>
        <w:t xml:space="preserve"> </w:t>
      </w:r>
      <w:r>
        <w:rPr>
          <w:rFonts w:cs="Times New Roman"/>
          <w:kern w:val="0"/>
        </w:rPr>
        <w:t>Klenner P, Hüsig S, Dowling M. Ex-ante evaluation of disruptive susceptibility in established value networks—When are markets ready for disruptive innovations?[J]. Research Policy, 2013, 42(4): 914–927.</w:t>
      </w:r>
    </w:p>
    <w:p w14:paraId="228C478C" w14:textId="77777777" w:rsidR="00766919" w:rsidRDefault="00610896">
      <w:pPr>
        <w:pStyle w:val="4"/>
        <w:ind w:firstLine="480"/>
        <w:rPr>
          <w:rFonts w:cs="Times New Roman"/>
          <w:kern w:val="0"/>
        </w:rPr>
      </w:pPr>
      <w:r>
        <w:rPr>
          <w:rFonts w:cs="Times New Roman"/>
          <w:kern w:val="0"/>
        </w:rPr>
        <w:t>[4</w:t>
      </w:r>
      <w:r>
        <w:rPr>
          <w:rFonts w:cs="Times New Roman" w:hint="eastAsia"/>
          <w:kern w:val="0"/>
        </w:rPr>
        <w:t>4</w:t>
      </w:r>
      <w:r>
        <w:rPr>
          <w:rFonts w:cs="Times New Roman"/>
          <w:kern w:val="0"/>
        </w:rPr>
        <w:t>]</w:t>
      </w:r>
      <w:r>
        <w:rPr>
          <w:rFonts w:cs="Times New Roman" w:hint="eastAsia"/>
          <w:kern w:val="0"/>
        </w:rPr>
        <w:t xml:space="preserve"> </w:t>
      </w:r>
      <w:r>
        <w:rPr>
          <w:rFonts w:cs="Times New Roman"/>
          <w:kern w:val="0"/>
        </w:rPr>
        <w:t>Cortimiglia M N, Ghezzi A, Frank A G. Business model innovation and strategy making nexus: evidence from a cross‐industry mixed‐methods study[J]. R&amp;D Management, 2016, 46(3): 414–432.</w:t>
      </w:r>
    </w:p>
    <w:p w14:paraId="7AA18F10" w14:textId="08C1745F" w:rsidR="00766919" w:rsidRPr="00FE655A" w:rsidRDefault="00610896">
      <w:pPr>
        <w:pStyle w:val="4"/>
        <w:ind w:firstLine="480"/>
        <w:rPr>
          <w:rFonts w:cs="Times New Roman"/>
          <w:color w:val="EE0000"/>
          <w:kern w:val="0"/>
        </w:rPr>
      </w:pPr>
      <w:r w:rsidRPr="00FE655A">
        <w:rPr>
          <w:rFonts w:cs="Times New Roman"/>
          <w:kern w:val="0"/>
        </w:rPr>
        <w:t>[4</w:t>
      </w:r>
      <w:r w:rsidRPr="00FE655A">
        <w:rPr>
          <w:rFonts w:cs="Times New Roman" w:hint="eastAsia"/>
          <w:kern w:val="0"/>
        </w:rPr>
        <w:t>5</w:t>
      </w:r>
      <w:r w:rsidRPr="00FE655A">
        <w:rPr>
          <w:rFonts w:cs="Times New Roman"/>
          <w:kern w:val="0"/>
        </w:rPr>
        <w:t xml:space="preserve">] Yang, Q., Liu, C., Wang, L. </w:t>
      </w:r>
      <w:r w:rsidR="000B4917" w:rsidRPr="00FE655A">
        <w:rPr>
          <w:rFonts w:cs="Times New Roman"/>
          <w:kern w:val="0"/>
        </w:rPr>
        <w:t>Research on the Influence of Organizational Factors on Disruptive Innovation Performance of SMEs</w:t>
      </w:r>
      <w:r w:rsidR="000B4917" w:rsidRPr="00FE655A">
        <w:rPr>
          <w:rFonts w:cs="Times New Roman" w:hint="eastAsia"/>
          <w:kern w:val="0"/>
        </w:rPr>
        <w:t>[J].</w:t>
      </w:r>
      <w:r w:rsidRPr="00FE655A">
        <w:rPr>
          <w:rFonts w:cs="Times New Roman"/>
          <w:kern w:val="0"/>
        </w:rPr>
        <w:t xml:space="preserve"> Forum on Science and Technology in China,2014(07):15-20.</w:t>
      </w:r>
    </w:p>
    <w:p w14:paraId="22FA4469" w14:textId="6ACCDAA2" w:rsidR="00766919" w:rsidRPr="00FE655A" w:rsidRDefault="00610896">
      <w:pPr>
        <w:pStyle w:val="4"/>
        <w:ind w:firstLine="480"/>
        <w:rPr>
          <w:rFonts w:cs="Times New Roman"/>
          <w:color w:val="EE0000"/>
          <w:kern w:val="0"/>
        </w:rPr>
      </w:pPr>
      <w:r w:rsidRPr="000B4917">
        <w:rPr>
          <w:rFonts w:cs="Times New Roman"/>
          <w:kern w:val="0"/>
        </w:rPr>
        <w:t>[4</w:t>
      </w:r>
      <w:r w:rsidRPr="000B4917">
        <w:rPr>
          <w:rFonts w:cs="Times New Roman" w:hint="eastAsia"/>
          <w:kern w:val="0"/>
        </w:rPr>
        <w:t>6</w:t>
      </w:r>
      <w:r w:rsidRPr="000B4917">
        <w:rPr>
          <w:rFonts w:cs="Times New Roman"/>
          <w:kern w:val="0"/>
        </w:rPr>
        <w:t>] Xu, Z., Zhang, G.</w:t>
      </w:r>
      <w:r w:rsidR="000B4917" w:rsidRPr="000B4917">
        <w:t xml:space="preserve"> </w:t>
      </w:r>
      <w:r w:rsidR="000B4917" w:rsidRPr="000B4917">
        <w:rPr>
          <w:rFonts w:cs="Times New Roman"/>
          <w:kern w:val="0"/>
        </w:rPr>
        <w:t>A Study on the Selection of Disruptive Technology Innovation Direction Based on Technological Evolution Theory — Taking the Electric Vehicle Technology as An Exam</w:t>
      </w:r>
      <w:r w:rsidR="000B4917" w:rsidRPr="00FE655A">
        <w:rPr>
          <w:rFonts w:cs="Times New Roman"/>
          <w:kern w:val="0"/>
        </w:rPr>
        <w:t>ple</w:t>
      </w:r>
      <w:r w:rsidR="000B4917" w:rsidRPr="00FE655A">
        <w:rPr>
          <w:rFonts w:cs="Times New Roman" w:hint="eastAsia"/>
          <w:kern w:val="0"/>
        </w:rPr>
        <w:t>[J].</w:t>
      </w:r>
      <w:r w:rsidRPr="00FE655A">
        <w:rPr>
          <w:rFonts w:cs="Times New Roman"/>
          <w:kern w:val="0"/>
        </w:rPr>
        <w:t xml:space="preserve"> Forum on Science and Technology in China,2018,(07):37-44.</w:t>
      </w:r>
    </w:p>
    <w:p w14:paraId="761F43B0" w14:textId="3BC46F9B" w:rsidR="00766919" w:rsidRPr="00FE655A" w:rsidRDefault="00610896">
      <w:pPr>
        <w:pStyle w:val="4"/>
        <w:ind w:firstLine="480"/>
        <w:rPr>
          <w:rFonts w:cs="Times New Roman"/>
          <w:kern w:val="0"/>
        </w:rPr>
      </w:pPr>
      <w:r>
        <w:rPr>
          <w:rFonts w:cs="Times New Roman"/>
          <w:kern w:val="0"/>
        </w:rPr>
        <w:t>[4</w:t>
      </w:r>
      <w:r>
        <w:rPr>
          <w:rFonts w:cs="Times New Roman" w:hint="eastAsia"/>
          <w:kern w:val="0"/>
        </w:rPr>
        <w:t>7</w:t>
      </w:r>
      <w:r>
        <w:rPr>
          <w:rFonts w:cs="Times New Roman"/>
          <w:kern w:val="0"/>
        </w:rPr>
        <w:t xml:space="preserve">] Wang, H., Yu, J., Tian, X., et </w:t>
      </w:r>
      <w:r w:rsidR="006163C3">
        <w:rPr>
          <w:rFonts w:cs="Times New Roman"/>
          <w:kern w:val="0"/>
        </w:rPr>
        <w:t>al</w:t>
      </w:r>
      <w:r>
        <w:rPr>
          <w:rFonts w:cs="Times New Roman"/>
          <w:kern w:val="0"/>
        </w:rPr>
        <w:t xml:space="preserve">(2021). </w:t>
      </w:r>
      <w:r w:rsidRPr="00FE655A">
        <w:rPr>
          <w:rFonts w:cs="Times New Roman"/>
          <w:kern w:val="0"/>
        </w:rPr>
        <w:t>Why can Silicon Valley sustain disruptive innovation?—An ecosystem perspective.</w:t>
      </w:r>
      <w:r w:rsidR="00FE655A">
        <w:rPr>
          <w:rFonts w:cs="Times New Roman" w:hint="eastAsia"/>
          <w:kern w:val="0"/>
        </w:rPr>
        <w:t>[J]</w:t>
      </w:r>
      <w:r w:rsidRPr="00FE655A">
        <w:rPr>
          <w:rFonts w:cs="Times New Roman"/>
          <w:kern w:val="0"/>
        </w:rPr>
        <w:t xml:space="preserve"> Studies in Science of Science,39(12):2267-2280.</w:t>
      </w:r>
    </w:p>
    <w:p w14:paraId="2874A515" w14:textId="2F716A92" w:rsidR="00766919" w:rsidRDefault="00610896">
      <w:pPr>
        <w:pStyle w:val="4"/>
        <w:ind w:firstLine="480"/>
        <w:rPr>
          <w:rFonts w:cs="Times New Roman"/>
          <w:kern w:val="0"/>
        </w:rPr>
      </w:pPr>
      <w:r>
        <w:rPr>
          <w:rFonts w:cs="Times New Roman"/>
          <w:kern w:val="0"/>
        </w:rPr>
        <w:t>[4</w:t>
      </w:r>
      <w:r>
        <w:rPr>
          <w:rFonts w:cs="Times New Roman" w:hint="eastAsia"/>
          <w:kern w:val="0"/>
        </w:rPr>
        <w:t>8</w:t>
      </w:r>
      <w:r>
        <w:rPr>
          <w:rFonts w:cs="Times New Roman"/>
          <w:kern w:val="0"/>
        </w:rPr>
        <w:t xml:space="preserve">] </w:t>
      </w:r>
      <w:r w:rsidR="005A0F79" w:rsidRPr="005A0F79">
        <w:rPr>
          <w:rFonts w:cs="Times New Roman"/>
          <w:kern w:val="0"/>
        </w:rPr>
        <w:t>Shusheng Z, ** C, Jiaqi Y. Research on Leap-forward Development Path of Disruptive Innovation Based on Modularization and Value Network: A Case Study of Geely Auto Group[J]. Science &amp; Technology Progress and Policy, 2021, 38(4): 1-10.</w:t>
      </w:r>
    </w:p>
    <w:p w14:paraId="1DEDF112" w14:textId="217C9AEB" w:rsidR="00766919" w:rsidRPr="000B4917" w:rsidRDefault="00610896">
      <w:pPr>
        <w:pStyle w:val="4"/>
        <w:ind w:firstLine="480"/>
        <w:rPr>
          <w:rFonts w:cs="Times New Roman"/>
          <w:color w:val="EE0000"/>
          <w:kern w:val="0"/>
        </w:rPr>
      </w:pPr>
      <w:r w:rsidRPr="000B4917">
        <w:rPr>
          <w:rFonts w:cs="Times New Roman"/>
          <w:kern w:val="0"/>
        </w:rPr>
        <w:t>[</w:t>
      </w:r>
      <w:r w:rsidRPr="000B4917">
        <w:rPr>
          <w:rFonts w:cs="Times New Roman" w:hint="eastAsia"/>
          <w:kern w:val="0"/>
        </w:rPr>
        <w:t>49</w:t>
      </w:r>
      <w:r w:rsidRPr="000B4917">
        <w:rPr>
          <w:rFonts w:cs="Times New Roman"/>
          <w:kern w:val="0"/>
        </w:rPr>
        <w:t xml:space="preserve">] Cao, Y., Zhang, G., Ou, C., et </w:t>
      </w:r>
      <w:r w:rsidR="006163C3" w:rsidRPr="000B4917">
        <w:rPr>
          <w:rFonts w:cs="Times New Roman"/>
          <w:kern w:val="0"/>
        </w:rPr>
        <w:t>al</w:t>
      </w:r>
      <w:r w:rsidRPr="000B4917">
        <w:rPr>
          <w:rFonts w:cs="Times New Roman"/>
          <w:kern w:val="0"/>
        </w:rPr>
        <w:t xml:space="preserve">. </w:t>
      </w:r>
      <w:r w:rsidR="000B4917" w:rsidRPr="000B4917">
        <w:rPr>
          <w:rFonts w:cs="Times New Roman"/>
          <w:kern w:val="0"/>
        </w:rPr>
        <w:t>Analysis of Technological Evolution Characteristics of Disruptive Innovation — Based on the Case of Lithium-ion Battery</w:t>
      </w:r>
      <w:r w:rsidR="000B4917" w:rsidRPr="000B4917">
        <w:rPr>
          <w:rFonts w:cs="Times New Roman" w:hint="eastAsia"/>
          <w:kern w:val="0"/>
        </w:rPr>
        <w:t>[J]</w:t>
      </w:r>
      <w:r w:rsidR="000B4917" w:rsidRPr="000B4917">
        <w:rPr>
          <w:rFonts w:cs="Times New Roman"/>
          <w:kern w:val="0"/>
        </w:rPr>
        <w:t xml:space="preserve">. </w:t>
      </w:r>
      <w:r w:rsidRPr="000B4917">
        <w:rPr>
          <w:rFonts w:cs="Times New Roman"/>
          <w:kern w:val="0"/>
        </w:rPr>
        <w:t>Forum on Science and Technology in China,</w:t>
      </w:r>
      <w:r w:rsidRPr="000B4917">
        <w:rPr>
          <w:rFonts w:cs="Times New Roman" w:hint="eastAsia"/>
          <w:kern w:val="0"/>
        </w:rPr>
        <w:t xml:space="preserve"> </w:t>
      </w:r>
      <w:r w:rsidRPr="000B4917">
        <w:rPr>
          <w:rFonts w:cs="Times New Roman"/>
          <w:kern w:val="0"/>
        </w:rPr>
        <w:t>2022(2):68-76.</w:t>
      </w:r>
    </w:p>
    <w:p w14:paraId="4C45FC3B" w14:textId="79FA71A2" w:rsidR="00766919" w:rsidRPr="000B4917" w:rsidRDefault="00610896">
      <w:pPr>
        <w:pStyle w:val="4"/>
        <w:ind w:firstLine="480"/>
        <w:rPr>
          <w:rFonts w:cs="Times New Roman"/>
          <w:color w:val="EE0000"/>
          <w:kern w:val="0"/>
        </w:rPr>
      </w:pPr>
      <w:r w:rsidRPr="000B4917">
        <w:rPr>
          <w:rFonts w:cs="Times New Roman"/>
          <w:kern w:val="0"/>
        </w:rPr>
        <w:t>[</w:t>
      </w:r>
      <w:r w:rsidRPr="000B4917">
        <w:rPr>
          <w:rFonts w:cs="Times New Roman" w:hint="eastAsia"/>
          <w:kern w:val="0"/>
        </w:rPr>
        <w:t>50</w:t>
      </w:r>
      <w:r w:rsidRPr="000B4917">
        <w:rPr>
          <w:rFonts w:cs="Times New Roman"/>
          <w:kern w:val="0"/>
        </w:rPr>
        <w:t xml:space="preserve">] Zhang, J., Li, H., Zhao, Y., et </w:t>
      </w:r>
      <w:r w:rsidR="006163C3" w:rsidRPr="000B4917">
        <w:rPr>
          <w:rFonts w:cs="Times New Roman"/>
          <w:kern w:val="0"/>
        </w:rPr>
        <w:t>al</w:t>
      </w:r>
      <w:r w:rsidRPr="000B4917">
        <w:rPr>
          <w:rFonts w:cs="Times New Roman"/>
          <w:kern w:val="0"/>
        </w:rPr>
        <w:t xml:space="preserve">. </w:t>
      </w:r>
      <w:r w:rsidR="000B4917" w:rsidRPr="000B4917">
        <w:rPr>
          <w:rFonts w:cs="Times New Roman"/>
          <w:kern w:val="0"/>
        </w:rPr>
        <w:t>Resource Bricolage, Value Creation and Disruptive Innovation of Latecomer Enterprises:</w:t>
      </w:r>
      <w:r w:rsidR="00FE655A">
        <w:rPr>
          <w:rFonts w:cs="Times New Roman" w:hint="eastAsia"/>
          <w:kern w:val="0"/>
        </w:rPr>
        <w:t xml:space="preserve"> </w:t>
      </w:r>
      <w:r w:rsidR="000B4917" w:rsidRPr="000B4917">
        <w:rPr>
          <w:rFonts w:cs="Times New Roman"/>
          <w:kern w:val="0"/>
        </w:rPr>
        <w:t>Based on Case Analysis of GAC Group's New Energy Vehicle Industry</w:t>
      </w:r>
      <w:r w:rsidR="000B4917" w:rsidRPr="000B4917">
        <w:rPr>
          <w:rFonts w:cs="Times New Roman" w:hint="eastAsia"/>
          <w:kern w:val="0"/>
        </w:rPr>
        <w:t>[J]</w:t>
      </w:r>
      <w:r w:rsidR="000B4917" w:rsidRPr="000B4917">
        <w:rPr>
          <w:rFonts w:cs="Times New Roman"/>
          <w:kern w:val="0"/>
        </w:rPr>
        <w:t>.</w:t>
      </w:r>
      <w:r w:rsidRPr="000B4917">
        <w:rPr>
          <w:rFonts w:cs="Times New Roman"/>
          <w:kern w:val="0"/>
        </w:rPr>
        <w:t xml:space="preserve"> Science and Technology Management Research, </w:t>
      </w:r>
      <w:r w:rsidR="000B4917" w:rsidRPr="000B4917">
        <w:rPr>
          <w:rFonts w:cs="Times New Roman"/>
          <w:kern w:val="0"/>
        </w:rPr>
        <w:t>2022,42(10):87-97.</w:t>
      </w:r>
    </w:p>
    <w:p w14:paraId="33EA4238" w14:textId="72BA8B78" w:rsidR="00766919" w:rsidRPr="00FE655A" w:rsidRDefault="00610896">
      <w:pPr>
        <w:pStyle w:val="4"/>
        <w:ind w:firstLine="480"/>
        <w:rPr>
          <w:rFonts w:cs="Times New Roman"/>
          <w:kern w:val="0"/>
        </w:rPr>
      </w:pPr>
      <w:r>
        <w:rPr>
          <w:rFonts w:cs="Times New Roman"/>
          <w:kern w:val="0"/>
        </w:rPr>
        <w:lastRenderedPageBreak/>
        <w:t>[5</w:t>
      </w:r>
      <w:r>
        <w:rPr>
          <w:rFonts w:cs="Times New Roman" w:hint="eastAsia"/>
          <w:kern w:val="0"/>
        </w:rPr>
        <w:t>1</w:t>
      </w:r>
      <w:r>
        <w:rPr>
          <w:rFonts w:cs="Times New Roman"/>
          <w:kern w:val="0"/>
        </w:rPr>
        <w:t>]</w:t>
      </w:r>
      <w:r>
        <w:rPr>
          <w:rFonts w:ascii="-apple-system" w:hAnsi="-apple-system"/>
          <w:shd w:val="clear" w:color="auto" w:fill="FFFFFF"/>
        </w:rPr>
        <w:t xml:space="preserve"> </w:t>
      </w:r>
      <w:r>
        <w:rPr>
          <w:rFonts w:cs="Times New Roman"/>
          <w:kern w:val="0"/>
        </w:rPr>
        <w:t>Zhang, S., Chen, J. (2023). Hybrid disruptive innovation model of electric vehicles under digital intelligence—Cases of B</w:t>
      </w:r>
      <w:r w:rsidRPr="00FE655A">
        <w:rPr>
          <w:rFonts w:cs="Times New Roman"/>
          <w:kern w:val="0"/>
        </w:rPr>
        <w:t>YD and Tesla</w:t>
      </w:r>
      <w:r w:rsidR="00FE655A">
        <w:rPr>
          <w:rFonts w:cs="Times New Roman" w:hint="eastAsia"/>
          <w:kern w:val="0"/>
        </w:rPr>
        <w:t>[J]</w:t>
      </w:r>
      <w:r w:rsidRPr="00FE655A">
        <w:rPr>
          <w:rFonts w:cs="Times New Roman"/>
          <w:kern w:val="0"/>
        </w:rPr>
        <w:t>. Science &amp; Technology Progress and Policy,</w:t>
      </w:r>
      <w:r w:rsidRPr="00FE655A">
        <w:rPr>
          <w:rFonts w:cs="Times New Roman" w:hint="eastAsia"/>
          <w:kern w:val="0"/>
        </w:rPr>
        <w:t xml:space="preserve"> </w:t>
      </w:r>
      <w:r w:rsidRPr="00FE655A">
        <w:rPr>
          <w:rFonts w:cs="Times New Roman"/>
          <w:kern w:val="0"/>
        </w:rPr>
        <w:t>40(24):51-60.</w:t>
      </w:r>
    </w:p>
    <w:p w14:paraId="3CFB2F91" w14:textId="0B8819F0" w:rsidR="00766919" w:rsidRDefault="00610896">
      <w:pPr>
        <w:pStyle w:val="4"/>
        <w:ind w:firstLine="480"/>
        <w:rPr>
          <w:rFonts w:cs="Times New Roman"/>
          <w:kern w:val="0"/>
        </w:rPr>
      </w:pPr>
      <w:r>
        <w:rPr>
          <w:rFonts w:cs="Times New Roman"/>
          <w:kern w:val="0"/>
        </w:rPr>
        <w:t>[5</w:t>
      </w:r>
      <w:r>
        <w:rPr>
          <w:rFonts w:cs="Times New Roman" w:hint="eastAsia"/>
          <w:kern w:val="0"/>
        </w:rPr>
        <w:t>2</w:t>
      </w:r>
      <w:r>
        <w:rPr>
          <w:rFonts w:cs="Times New Roman"/>
          <w:kern w:val="0"/>
        </w:rPr>
        <w:t xml:space="preserve">] Zhang, G., </w:t>
      </w:r>
      <w:r w:rsidRPr="00FE655A">
        <w:rPr>
          <w:rFonts w:cs="Times New Roman"/>
          <w:kern w:val="0"/>
        </w:rPr>
        <w:t>Huang, J., Cao, Y. (2024). Co-evolution path and model transition of value co-creation in late-comer disruptive innovation—Evidence from BYD</w:t>
      </w:r>
      <w:r w:rsidR="000B4917" w:rsidRPr="00FE655A">
        <w:rPr>
          <w:rFonts w:cs="Times New Roman" w:hint="eastAsia"/>
          <w:kern w:val="0"/>
        </w:rPr>
        <w:t>[J]</w:t>
      </w:r>
      <w:r w:rsidRPr="00FE655A">
        <w:rPr>
          <w:rFonts w:cs="Times New Roman"/>
          <w:kern w:val="0"/>
        </w:rPr>
        <w:t>. Science &amp; Technology P</w:t>
      </w:r>
      <w:r>
        <w:rPr>
          <w:rFonts w:cs="Times New Roman"/>
          <w:i/>
          <w:iCs/>
          <w:kern w:val="0"/>
        </w:rPr>
        <w:t>rogress and Policy</w:t>
      </w:r>
      <w:r>
        <w:rPr>
          <w:rFonts w:cs="Times New Roman"/>
          <w:kern w:val="0"/>
        </w:rPr>
        <w:t>,</w:t>
      </w:r>
      <w:r>
        <w:rPr>
          <w:rFonts w:cs="Times New Roman" w:hint="eastAsia"/>
          <w:kern w:val="0"/>
        </w:rPr>
        <w:t xml:space="preserve"> </w:t>
      </w:r>
      <w:r>
        <w:rPr>
          <w:rFonts w:cs="Times New Roman"/>
          <w:kern w:val="0"/>
        </w:rPr>
        <w:t>41(1):126-136.</w:t>
      </w:r>
    </w:p>
    <w:p w14:paraId="0B5CA39F" w14:textId="41848337" w:rsidR="00766919" w:rsidRDefault="00610896">
      <w:pPr>
        <w:pStyle w:val="4"/>
        <w:ind w:firstLine="480"/>
        <w:rPr>
          <w:rFonts w:cs="Times New Roman"/>
          <w:kern w:val="0"/>
        </w:rPr>
      </w:pPr>
      <w:r>
        <w:rPr>
          <w:rFonts w:cs="Times New Roman"/>
          <w:kern w:val="0"/>
        </w:rPr>
        <w:t>[5</w:t>
      </w:r>
      <w:r>
        <w:rPr>
          <w:rFonts w:cs="Times New Roman" w:hint="eastAsia"/>
          <w:kern w:val="0"/>
        </w:rPr>
        <w:t>3</w:t>
      </w:r>
      <w:r>
        <w:rPr>
          <w:rFonts w:cs="Times New Roman"/>
          <w:kern w:val="0"/>
        </w:rPr>
        <w:t xml:space="preserve">] </w:t>
      </w:r>
      <w:r w:rsidR="005A0F79" w:rsidRPr="005A0F79">
        <w:rPr>
          <w:rFonts w:cs="Times New Roman"/>
          <w:kern w:val="0"/>
        </w:rPr>
        <w:t>Qin S, Yang Y. The research on application and business model of 3D printing from the perspective of disruptive innovation[J]. Science &amp; Technology Progress and Policy, 2016, 33(1): 9-15.</w:t>
      </w:r>
    </w:p>
    <w:p w14:paraId="7BFDCB59" w14:textId="26160CEC" w:rsidR="00766919" w:rsidRPr="000B4917" w:rsidRDefault="00610896" w:rsidP="000B4917">
      <w:pPr>
        <w:pStyle w:val="ListParagraph"/>
        <w:tabs>
          <w:tab w:val="left" w:pos="399"/>
        </w:tabs>
        <w:spacing w:line="271" w:lineRule="auto"/>
        <w:ind w:left="0" w:right="1096" w:firstLine="480"/>
      </w:pPr>
      <w:r w:rsidRPr="000B4917">
        <w:rPr>
          <w:rFonts w:cs="Times New Roman"/>
          <w:kern w:val="0"/>
        </w:rPr>
        <w:t>[5</w:t>
      </w:r>
      <w:r w:rsidRPr="000B4917">
        <w:rPr>
          <w:rFonts w:cs="Times New Roman" w:hint="eastAsia"/>
          <w:kern w:val="0"/>
        </w:rPr>
        <w:t>4</w:t>
      </w:r>
      <w:r w:rsidRPr="000B4917">
        <w:rPr>
          <w:rFonts w:cs="Times New Roman"/>
          <w:kern w:val="0"/>
        </w:rPr>
        <w:t xml:space="preserve">] Wang, C., Zhou, Y., Lu, L., et </w:t>
      </w:r>
      <w:r w:rsidR="006163C3" w:rsidRPr="000B4917">
        <w:rPr>
          <w:rFonts w:cs="Times New Roman"/>
          <w:kern w:val="0"/>
        </w:rPr>
        <w:t>al</w:t>
      </w:r>
      <w:r w:rsidRPr="000B4917">
        <w:rPr>
          <w:rFonts w:cs="Times New Roman"/>
          <w:kern w:val="0"/>
        </w:rPr>
        <w:t xml:space="preserve">. </w:t>
      </w:r>
      <w:r w:rsidR="000B4917" w:rsidRPr="000B4917">
        <w:t>Study on the Four-Stage Diffusion Process Model of Disruptive Innovation</w:t>
      </w:r>
      <w:r w:rsidR="000B4917">
        <w:rPr>
          <w:rFonts w:hint="eastAsia"/>
        </w:rPr>
        <w:t>[J]</w:t>
      </w:r>
      <w:r w:rsidR="000B4917" w:rsidRPr="000B4917">
        <w:rPr>
          <w:rFonts w:hint="eastAsia"/>
        </w:rPr>
        <w:t>.</w:t>
      </w:r>
      <w:r w:rsidRPr="000B4917">
        <w:rPr>
          <w:rFonts w:cs="Times New Roman"/>
          <w:kern w:val="0"/>
        </w:rPr>
        <w:t xml:space="preserve"> Science &amp; Technology Progress and Policy</w:t>
      </w:r>
      <w:r w:rsidRPr="000B4917">
        <w:rPr>
          <w:rFonts w:cs="Times New Roman" w:hint="eastAsia"/>
          <w:kern w:val="0"/>
        </w:rPr>
        <w:t>,</w:t>
      </w:r>
      <w:r w:rsidR="000B4917" w:rsidRPr="000B4917">
        <w:t xml:space="preserve"> </w:t>
      </w:r>
      <w:r w:rsidR="000B4917" w:rsidRPr="000B4917">
        <w:rPr>
          <w:rFonts w:cs="Times New Roman"/>
          <w:kern w:val="0"/>
        </w:rPr>
        <w:t>2018,35(22):1-7.</w:t>
      </w:r>
    </w:p>
    <w:p w14:paraId="526F0533" w14:textId="7926AC9E" w:rsidR="00766919" w:rsidRPr="000B4917" w:rsidRDefault="00610896">
      <w:pPr>
        <w:pStyle w:val="4"/>
        <w:ind w:firstLine="480"/>
        <w:rPr>
          <w:rFonts w:cs="Times New Roman"/>
          <w:color w:val="EE0000"/>
          <w:kern w:val="0"/>
        </w:rPr>
      </w:pPr>
      <w:r w:rsidRPr="000B4917">
        <w:rPr>
          <w:rFonts w:cs="Times New Roman"/>
          <w:kern w:val="0"/>
        </w:rPr>
        <w:t>[5</w:t>
      </w:r>
      <w:r w:rsidRPr="000B4917">
        <w:rPr>
          <w:rFonts w:cs="Times New Roman" w:hint="eastAsia"/>
          <w:kern w:val="0"/>
        </w:rPr>
        <w:t>5</w:t>
      </w:r>
      <w:r w:rsidRPr="000B4917">
        <w:rPr>
          <w:rFonts w:cs="Times New Roman"/>
          <w:kern w:val="0"/>
        </w:rPr>
        <w:t xml:space="preserve">] Su, P., Su, C., Pan, Y. </w:t>
      </w:r>
      <w:r w:rsidR="000B4917" w:rsidRPr="000B4917">
        <w:rPr>
          <w:rFonts w:cs="Times New Roman"/>
          <w:kern w:val="0"/>
        </w:rPr>
        <w:t>Research on Features of Disruptive Technology Based on Historical Cases</w:t>
      </w:r>
      <w:r w:rsidR="000B4917" w:rsidRPr="000B4917">
        <w:rPr>
          <w:rFonts w:cs="Times New Roman" w:hint="eastAsia"/>
          <w:kern w:val="0"/>
        </w:rPr>
        <w:t>[J]</w:t>
      </w:r>
      <w:r w:rsidR="000B4917" w:rsidRPr="000B4917">
        <w:rPr>
          <w:rFonts w:cs="Times New Roman"/>
          <w:kern w:val="0"/>
        </w:rPr>
        <w:t>.</w:t>
      </w:r>
      <w:r w:rsidRPr="000B4917">
        <w:rPr>
          <w:rFonts w:cs="Times New Roman"/>
          <w:kern w:val="0"/>
        </w:rPr>
        <w:t xml:space="preserve"> Forum on Science and Technology in China,</w:t>
      </w:r>
      <w:r w:rsidRPr="000B4917">
        <w:rPr>
          <w:rFonts w:cs="Times New Roman" w:hint="eastAsia"/>
          <w:kern w:val="0"/>
        </w:rPr>
        <w:t xml:space="preserve"> </w:t>
      </w:r>
      <w:r w:rsidRPr="000B4917">
        <w:rPr>
          <w:rFonts w:cs="Times New Roman"/>
          <w:kern w:val="0"/>
        </w:rPr>
        <w:t>2019(8):1-9.</w:t>
      </w:r>
    </w:p>
    <w:p w14:paraId="082756B7" w14:textId="79AE5597" w:rsidR="00766919" w:rsidRPr="000B4917" w:rsidRDefault="00610896">
      <w:pPr>
        <w:pStyle w:val="4"/>
        <w:ind w:firstLine="480"/>
        <w:rPr>
          <w:rFonts w:cs="Times New Roman"/>
          <w:kern w:val="0"/>
        </w:rPr>
      </w:pPr>
      <w:r w:rsidRPr="000B4917">
        <w:rPr>
          <w:rFonts w:cs="Times New Roman"/>
          <w:kern w:val="0"/>
        </w:rPr>
        <w:t>[5</w:t>
      </w:r>
      <w:r w:rsidRPr="000B4917">
        <w:rPr>
          <w:rFonts w:cs="Times New Roman" w:hint="eastAsia"/>
          <w:kern w:val="0"/>
        </w:rPr>
        <w:t>6</w:t>
      </w:r>
      <w:r w:rsidRPr="000B4917">
        <w:rPr>
          <w:rFonts w:cs="Times New Roman"/>
          <w:kern w:val="0"/>
        </w:rPr>
        <w:t xml:space="preserve">] Liu, Y., Gui, B., Ma, Z., et </w:t>
      </w:r>
      <w:r w:rsidR="006163C3" w:rsidRPr="000B4917">
        <w:rPr>
          <w:rFonts w:cs="Times New Roman"/>
          <w:kern w:val="0"/>
        </w:rPr>
        <w:t>al</w:t>
      </w:r>
      <w:r w:rsidRPr="000B4917">
        <w:rPr>
          <w:rFonts w:cs="Times New Roman"/>
          <w:kern w:val="0"/>
        </w:rPr>
        <w:t xml:space="preserve">. </w:t>
      </w:r>
      <w:r w:rsidR="000B4917" w:rsidRPr="000B4917">
        <w:rPr>
          <w:rFonts w:cs="Times New Roman"/>
          <w:kern w:val="0"/>
        </w:rPr>
        <w:t>Research on the disruptive innovation pattern driven by national mega -projects</w:t>
      </w:r>
      <w:r w:rsidR="000B4917" w:rsidRPr="000B4917">
        <w:rPr>
          <w:rFonts w:cs="Times New Roman" w:hint="eastAsia"/>
          <w:kern w:val="0"/>
        </w:rPr>
        <w:t>[J].</w:t>
      </w:r>
      <w:r w:rsidRPr="000B4917">
        <w:rPr>
          <w:rFonts w:cs="Times New Roman"/>
          <w:kern w:val="0"/>
        </w:rPr>
        <w:t xml:space="preserve"> </w:t>
      </w:r>
      <w:r w:rsidRPr="000B4917">
        <w:rPr>
          <w:rFonts w:cs="Times New Roman"/>
          <w:i/>
          <w:iCs/>
          <w:kern w:val="0"/>
        </w:rPr>
        <w:t>Studies in Science of Science</w:t>
      </w:r>
      <w:r w:rsidRPr="000B4917">
        <w:rPr>
          <w:rFonts w:cs="Times New Roman"/>
          <w:kern w:val="0"/>
        </w:rPr>
        <w:t>,</w:t>
      </w:r>
      <w:r w:rsidRPr="000B4917">
        <w:rPr>
          <w:rFonts w:cs="Times New Roman" w:hint="eastAsia"/>
          <w:kern w:val="0"/>
        </w:rPr>
        <w:t xml:space="preserve"> </w:t>
      </w:r>
      <w:r w:rsidR="000B4917" w:rsidRPr="000B4917">
        <w:rPr>
          <w:rFonts w:cs="Times New Roman"/>
          <w:kern w:val="0"/>
        </w:rPr>
        <w:t>2019,37(10):1864-1873.</w:t>
      </w:r>
    </w:p>
    <w:p w14:paraId="68364E25" w14:textId="3A386F88" w:rsidR="00766919" w:rsidRDefault="00610896">
      <w:pPr>
        <w:pStyle w:val="4"/>
        <w:ind w:firstLine="480"/>
        <w:rPr>
          <w:rFonts w:cs="Times New Roman"/>
          <w:kern w:val="0"/>
        </w:rPr>
      </w:pPr>
      <w:r>
        <w:rPr>
          <w:rFonts w:cs="Times New Roman"/>
          <w:kern w:val="0"/>
        </w:rPr>
        <w:t>[5</w:t>
      </w:r>
      <w:r>
        <w:rPr>
          <w:rFonts w:cs="Times New Roman" w:hint="eastAsia"/>
          <w:kern w:val="0"/>
        </w:rPr>
        <w:t>7</w:t>
      </w:r>
      <w:r>
        <w:rPr>
          <w:rFonts w:cs="Times New Roman"/>
          <w:kern w:val="0"/>
        </w:rPr>
        <w:t xml:space="preserve">] </w:t>
      </w:r>
      <w:r w:rsidR="005A0F79">
        <w:rPr>
          <w:rFonts w:cs="Times New Roman" w:hint="eastAsia"/>
          <w:kern w:val="0"/>
        </w:rPr>
        <w:t>Xi</w:t>
      </w:r>
      <w:r w:rsidR="005A0F79" w:rsidRPr="005A0F79">
        <w:rPr>
          <w:rFonts w:cs="Times New Roman"/>
          <w:kern w:val="0"/>
        </w:rPr>
        <w:t>ng M, Lijun H, Yimin W. Research on High-end Disruptive Innovation Model Through Cross-industrial[J]. Science &amp; Technology Progress and Policy, 2020, 37(15): 11-17.</w:t>
      </w:r>
    </w:p>
    <w:p w14:paraId="0660CCF8" w14:textId="14331BDD" w:rsidR="00766919" w:rsidRDefault="00610896">
      <w:pPr>
        <w:pStyle w:val="4"/>
        <w:ind w:firstLine="480"/>
        <w:rPr>
          <w:rFonts w:cs="Times New Roman"/>
          <w:kern w:val="0"/>
        </w:rPr>
      </w:pPr>
      <w:r>
        <w:rPr>
          <w:rFonts w:cs="Times New Roman"/>
          <w:kern w:val="0"/>
        </w:rPr>
        <w:t>[5</w:t>
      </w:r>
      <w:r>
        <w:rPr>
          <w:rFonts w:cs="Times New Roman" w:hint="eastAsia"/>
          <w:kern w:val="0"/>
        </w:rPr>
        <w:t>8</w:t>
      </w:r>
      <w:r>
        <w:rPr>
          <w:rFonts w:cs="Times New Roman"/>
          <w:kern w:val="0"/>
        </w:rPr>
        <w:t>]</w:t>
      </w:r>
      <w:r w:rsidR="005A0F79">
        <w:rPr>
          <w:rFonts w:cs="Times New Roman" w:hint="eastAsia"/>
          <w:kern w:val="0"/>
        </w:rPr>
        <w:t xml:space="preserve"> </w:t>
      </w:r>
      <w:r w:rsidR="005A0F79" w:rsidRPr="005A0F79">
        <w:rPr>
          <w:rFonts w:cs="Times New Roman"/>
          <w:kern w:val="0"/>
        </w:rPr>
        <w:t>Yangchun C, Guangyu Z, Haiwen D, et al. Analysis of Disruptive Technology Evolution Characteristics Based on Cross-case Research[J]. Science &amp; Technology Progress and Policy, 2022, 39(3): 1-10.</w:t>
      </w:r>
    </w:p>
    <w:p w14:paraId="4AA3EC4F" w14:textId="1AE5F3A9" w:rsidR="00766919" w:rsidRPr="000B4917" w:rsidRDefault="00610896">
      <w:pPr>
        <w:pStyle w:val="4"/>
        <w:ind w:firstLine="480"/>
        <w:rPr>
          <w:rFonts w:cs="Times New Roman"/>
          <w:color w:val="EE0000"/>
          <w:kern w:val="0"/>
        </w:rPr>
      </w:pPr>
      <w:r w:rsidRPr="000B4917">
        <w:rPr>
          <w:rFonts w:cs="Times New Roman"/>
          <w:kern w:val="0"/>
        </w:rPr>
        <w:t>[</w:t>
      </w:r>
      <w:r w:rsidRPr="000B4917">
        <w:rPr>
          <w:rFonts w:cs="Times New Roman" w:hint="eastAsia"/>
          <w:kern w:val="0"/>
        </w:rPr>
        <w:t>59</w:t>
      </w:r>
      <w:r w:rsidRPr="000B4917">
        <w:rPr>
          <w:rFonts w:cs="Times New Roman"/>
          <w:kern w:val="0"/>
        </w:rPr>
        <w:t xml:space="preserve">] Zhang, G., Zhou, T., Cao, Y. </w:t>
      </w:r>
      <w:r w:rsidR="000B4917" w:rsidRPr="000B4917">
        <w:rPr>
          <w:rFonts w:cs="Times New Roman"/>
          <w:kern w:val="0"/>
        </w:rPr>
        <w:t>Evolutionary Path of Cross-border Disruptive Innovation: Based on the Case of Hard Disk Industry</w:t>
      </w:r>
      <w:r w:rsidR="000B4917" w:rsidRPr="000B4917">
        <w:rPr>
          <w:rFonts w:cs="Times New Roman" w:hint="eastAsia"/>
          <w:kern w:val="0"/>
        </w:rPr>
        <w:t>[J].</w:t>
      </w:r>
      <w:r w:rsidRPr="000B4917">
        <w:rPr>
          <w:rFonts w:cs="Times New Roman"/>
          <w:kern w:val="0"/>
        </w:rPr>
        <w:t xml:space="preserve"> Science and Technology Management Research,</w:t>
      </w:r>
      <w:r w:rsidR="000B4917" w:rsidRPr="000B4917">
        <w:t xml:space="preserve"> </w:t>
      </w:r>
      <w:r w:rsidR="000B4917" w:rsidRPr="000B4917">
        <w:rPr>
          <w:rFonts w:cs="Times New Roman"/>
          <w:kern w:val="0"/>
        </w:rPr>
        <w:t>2022,42(04):20-28.</w:t>
      </w:r>
    </w:p>
    <w:p w14:paraId="0DAD5E9B" w14:textId="070DFE99" w:rsidR="00766919" w:rsidRPr="005A0F79" w:rsidRDefault="00610896">
      <w:pPr>
        <w:pStyle w:val="4"/>
        <w:ind w:firstLine="480"/>
        <w:rPr>
          <w:rFonts w:cs="Times New Roman"/>
          <w:color w:val="EE0000"/>
          <w:kern w:val="0"/>
        </w:rPr>
      </w:pPr>
      <w:r w:rsidRPr="000B4917">
        <w:rPr>
          <w:rFonts w:cs="Times New Roman"/>
          <w:kern w:val="0"/>
        </w:rPr>
        <w:t>[6</w:t>
      </w:r>
      <w:r w:rsidRPr="000B4917">
        <w:rPr>
          <w:rFonts w:cs="Times New Roman" w:hint="eastAsia"/>
          <w:kern w:val="0"/>
        </w:rPr>
        <w:t>0</w:t>
      </w:r>
      <w:r w:rsidRPr="000B4917">
        <w:rPr>
          <w:rFonts w:cs="Times New Roman"/>
          <w:kern w:val="0"/>
        </w:rPr>
        <w:t xml:space="preserve">] Wang, J., Li, J., Chu, W. </w:t>
      </w:r>
      <w:r w:rsidR="000B4917" w:rsidRPr="000B4917">
        <w:rPr>
          <w:rFonts w:cs="Times New Roman"/>
          <w:kern w:val="0"/>
        </w:rPr>
        <w:t>Value system for disruptive innovation: evidence from LED lighting industry in Guangdong province</w:t>
      </w:r>
      <w:r w:rsidR="000B4917" w:rsidRPr="000B4917">
        <w:rPr>
          <w:rFonts w:cs="Times New Roman" w:hint="eastAsia"/>
          <w:kern w:val="0"/>
        </w:rPr>
        <w:t>[J]</w:t>
      </w:r>
      <w:r w:rsidR="000B4917" w:rsidRPr="00FE655A">
        <w:rPr>
          <w:rFonts w:cs="Times New Roman"/>
          <w:kern w:val="0"/>
        </w:rPr>
        <w:t>.</w:t>
      </w:r>
      <w:r w:rsidRPr="00FE655A">
        <w:rPr>
          <w:rFonts w:cs="Times New Roman"/>
          <w:kern w:val="0"/>
        </w:rPr>
        <w:t xml:space="preserve"> Studies in Science of Science,</w:t>
      </w:r>
      <w:r w:rsidRPr="00FE655A">
        <w:rPr>
          <w:rFonts w:cs="Times New Roman" w:hint="eastAsia"/>
          <w:kern w:val="0"/>
        </w:rPr>
        <w:t xml:space="preserve"> </w:t>
      </w:r>
      <w:r w:rsidR="000B4917" w:rsidRPr="000B4917">
        <w:rPr>
          <w:rFonts w:cs="Times New Roman"/>
          <w:kern w:val="0"/>
        </w:rPr>
        <w:t>2012,30(04):614-621.</w:t>
      </w:r>
    </w:p>
    <w:p w14:paraId="4F1313DC" w14:textId="714C8E58" w:rsidR="00766919" w:rsidRDefault="00610896">
      <w:pPr>
        <w:pStyle w:val="4"/>
        <w:ind w:firstLine="480"/>
        <w:rPr>
          <w:rFonts w:cs="Times New Roman"/>
          <w:kern w:val="0"/>
        </w:rPr>
      </w:pPr>
      <w:r w:rsidRPr="00FB0907">
        <w:rPr>
          <w:rFonts w:cs="Times New Roman"/>
          <w:kern w:val="0"/>
        </w:rPr>
        <w:t>[6</w:t>
      </w:r>
      <w:r w:rsidRPr="00FB0907">
        <w:rPr>
          <w:rFonts w:cs="Times New Roman" w:hint="eastAsia"/>
          <w:kern w:val="0"/>
        </w:rPr>
        <w:t>1</w:t>
      </w:r>
      <w:r w:rsidRPr="00FB0907">
        <w:rPr>
          <w:rFonts w:cs="Times New Roman"/>
          <w:kern w:val="0"/>
        </w:rPr>
        <w:t xml:space="preserve">] </w:t>
      </w:r>
      <w:r w:rsidR="00FB0907" w:rsidRPr="00FB0907">
        <w:rPr>
          <w:rFonts w:cs="Times New Roman"/>
          <w:kern w:val="0"/>
        </w:rPr>
        <w:t>Shang T, Miao X, Liu H, et al. Research on the process mechanism of disruptive innovation under resource constraints[C]//Forum on Science and Technology in China. 2021, 1: 43-45.</w:t>
      </w:r>
    </w:p>
    <w:p w14:paraId="29EDB790" w14:textId="1C117585" w:rsidR="00766919" w:rsidRDefault="00610896">
      <w:pPr>
        <w:pStyle w:val="4"/>
        <w:ind w:firstLine="480"/>
        <w:rPr>
          <w:rFonts w:cs="Times New Roman"/>
          <w:kern w:val="0"/>
        </w:rPr>
      </w:pPr>
      <w:r>
        <w:rPr>
          <w:rFonts w:cs="Times New Roman"/>
          <w:kern w:val="0"/>
        </w:rPr>
        <w:t>[6</w:t>
      </w:r>
      <w:r>
        <w:rPr>
          <w:rFonts w:cs="Times New Roman" w:hint="eastAsia"/>
          <w:kern w:val="0"/>
        </w:rPr>
        <w:t>2</w:t>
      </w:r>
      <w:r>
        <w:rPr>
          <w:rFonts w:cs="Times New Roman"/>
          <w:kern w:val="0"/>
        </w:rPr>
        <w:t xml:space="preserve">] </w:t>
      </w:r>
      <w:r w:rsidR="005A0F79" w:rsidRPr="005A0F79">
        <w:rPr>
          <w:rFonts w:cs="Times New Roman"/>
          <w:kern w:val="0"/>
        </w:rPr>
        <w:t>Haijun W, Jiawen Y, **aoran T, et al. Mechanism of Intelligent Manufacturing on Enterprise Disruptive Innovation: A Case Study of Haier Based on Grounded Theory[J]. Science &amp; Technology Progress and Policy, 2023, 40(1): 102-113.</w:t>
      </w:r>
    </w:p>
    <w:p w14:paraId="1FA7E495" w14:textId="24DEB3DF" w:rsidR="00766919" w:rsidRDefault="00610896">
      <w:pPr>
        <w:pStyle w:val="4"/>
        <w:ind w:firstLine="480"/>
        <w:rPr>
          <w:rFonts w:cs="Times New Roman"/>
          <w:kern w:val="0"/>
        </w:rPr>
      </w:pPr>
      <w:r>
        <w:rPr>
          <w:rFonts w:cs="Times New Roman"/>
          <w:kern w:val="0"/>
        </w:rPr>
        <w:t>[6</w:t>
      </w:r>
      <w:r>
        <w:rPr>
          <w:rFonts w:cs="Times New Roman" w:hint="eastAsia"/>
          <w:kern w:val="0"/>
        </w:rPr>
        <w:t>3</w:t>
      </w:r>
      <w:r>
        <w:rPr>
          <w:rFonts w:cs="Times New Roman"/>
          <w:kern w:val="0"/>
        </w:rPr>
        <w:t xml:space="preserve">] </w:t>
      </w:r>
      <w:r w:rsidR="005A0F79" w:rsidRPr="005A0F79">
        <w:rPr>
          <w:rFonts w:cs="Times New Roman"/>
          <w:kern w:val="0"/>
        </w:rPr>
        <w:t xml:space="preserve">Chaohui S, Haijun W, Junfeng L. The Modular-driven Disruptive </w:t>
      </w:r>
      <w:r w:rsidR="005A0F79" w:rsidRPr="005A0F79">
        <w:rPr>
          <w:rFonts w:cs="Times New Roman"/>
          <w:kern w:val="0"/>
        </w:rPr>
        <w:lastRenderedPageBreak/>
        <w:t>Technological Innovation Network Evolution: An Example of the Intelligent Voice Industry[J]. Science &amp; Technology Progress and Policy, 2023, 40(6): 25-35.</w:t>
      </w:r>
    </w:p>
    <w:p w14:paraId="06F8F6BC" w14:textId="0800720E" w:rsidR="00766919" w:rsidRPr="00FB0907" w:rsidRDefault="00610896">
      <w:pPr>
        <w:pStyle w:val="4"/>
        <w:ind w:firstLine="480"/>
        <w:rPr>
          <w:rFonts w:cs="Times New Roman"/>
          <w:kern w:val="0"/>
        </w:rPr>
      </w:pPr>
      <w:r w:rsidRPr="00FB0907">
        <w:rPr>
          <w:rFonts w:cs="Times New Roman"/>
          <w:kern w:val="0"/>
        </w:rPr>
        <w:t>[6</w:t>
      </w:r>
      <w:r w:rsidRPr="00FB0907">
        <w:rPr>
          <w:rFonts w:cs="Times New Roman" w:hint="eastAsia"/>
          <w:kern w:val="0"/>
        </w:rPr>
        <w:t>4</w:t>
      </w:r>
      <w:r w:rsidRPr="00FB0907">
        <w:rPr>
          <w:rFonts w:cs="Times New Roman"/>
          <w:kern w:val="0"/>
        </w:rPr>
        <w:t>] Zhang, G., Huang, J.</w:t>
      </w:r>
      <w:r w:rsidR="00FB0907" w:rsidRPr="00FB0907">
        <w:t xml:space="preserve"> </w:t>
      </w:r>
      <w:r w:rsidR="00FB0907" w:rsidRPr="00FB0907">
        <w:rPr>
          <w:rFonts w:cs="Times New Roman"/>
          <w:kern w:val="0"/>
        </w:rPr>
        <w:t>Research on Relational Learning and Disruptive Inno</w:t>
      </w:r>
      <w:r w:rsidR="00FB0907" w:rsidRPr="00FE655A">
        <w:rPr>
          <w:rFonts w:cs="Times New Roman"/>
          <w:kern w:val="0"/>
        </w:rPr>
        <w:t>vation Path: Based on the Comparative Analysis of Chinese Chip Enterprises</w:t>
      </w:r>
      <w:r w:rsidR="00FB0907" w:rsidRPr="00FE655A">
        <w:rPr>
          <w:rFonts w:cs="Times New Roman" w:hint="eastAsia"/>
          <w:kern w:val="0"/>
        </w:rPr>
        <w:t>[J].</w:t>
      </w:r>
      <w:r w:rsidRPr="00FE655A">
        <w:rPr>
          <w:rFonts w:cs="Times New Roman"/>
          <w:kern w:val="0"/>
        </w:rPr>
        <w:t xml:space="preserve"> Science and Technology Management Research,</w:t>
      </w:r>
      <w:r w:rsidRPr="00FE655A">
        <w:rPr>
          <w:rFonts w:cs="Times New Roman" w:hint="eastAsia"/>
          <w:kern w:val="0"/>
        </w:rPr>
        <w:t xml:space="preserve"> </w:t>
      </w:r>
      <w:r w:rsidR="00FB0907" w:rsidRPr="00FB0907">
        <w:rPr>
          <w:rFonts w:cs="Times New Roman"/>
          <w:kern w:val="0"/>
        </w:rPr>
        <w:t>2023,43(07):1-9.</w:t>
      </w:r>
    </w:p>
    <w:p w14:paraId="181E2C2B" w14:textId="09F5A22A" w:rsidR="00766919" w:rsidRDefault="00610896">
      <w:pPr>
        <w:pStyle w:val="4"/>
        <w:ind w:firstLine="480"/>
        <w:rPr>
          <w:rFonts w:cs="Times New Roman"/>
          <w:kern w:val="0"/>
        </w:rPr>
      </w:pPr>
      <w:r>
        <w:rPr>
          <w:rFonts w:cs="Times New Roman"/>
          <w:kern w:val="0"/>
        </w:rPr>
        <w:t>[6</w:t>
      </w:r>
      <w:r>
        <w:rPr>
          <w:rFonts w:cs="Times New Roman" w:hint="eastAsia"/>
          <w:kern w:val="0"/>
        </w:rPr>
        <w:t>5</w:t>
      </w:r>
      <w:r>
        <w:rPr>
          <w:rFonts w:cs="Times New Roman"/>
          <w:kern w:val="0"/>
        </w:rPr>
        <w:t xml:space="preserve">] Li, B., Li, Y., Zeng, J., et </w:t>
      </w:r>
      <w:r w:rsidR="006163C3">
        <w:rPr>
          <w:rFonts w:cs="Times New Roman"/>
          <w:kern w:val="0"/>
        </w:rPr>
        <w:t>al</w:t>
      </w:r>
      <w:r>
        <w:rPr>
          <w:rFonts w:cs="Times New Roman"/>
          <w:kern w:val="0"/>
        </w:rPr>
        <w:t>(2024). Ho</w:t>
      </w:r>
      <w:r w:rsidRPr="00FE655A">
        <w:rPr>
          <w:rFonts w:cs="Times New Roman"/>
          <w:kern w:val="0"/>
        </w:rPr>
        <w:t>w firms bridge discontinuity in digital innovation—A case of Bosch (China). Studies in Science of Science,</w:t>
      </w:r>
      <w:r w:rsidRPr="00FE655A">
        <w:rPr>
          <w:rFonts w:cs="Times New Roman" w:hint="eastAsia"/>
          <w:kern w:val="0"/>
        </w:rPr>
        <w:t xml:space="preserve"> </w:t>
      </w:r>
      <w:r w:rsidRPr="00FE655A">
        <w:rPr>
          <w:rFonts w:cs="Times New Roman"/>
          <w:kern w:val="0"/>
        </w:rPr>
        <w:t>42(6</w:t>
      </w:r>
      <w:r>
        <w:rPr>
          <w:rFonts w:cs="Times New Roman"/>
          <w:kern w:val="0"/>
        </w:rPr>
        <w:t>):1334-1344.</w:t>
      </w:r>
    </w:p>
    <w:p w14:paraId="589124FE" w14:textId="76B19780" w:rsidR="00766919" w:rsidRPr="00FB0907" w:rsidRDefault="00610896">
      <w:pPr>
        <w:pStyle w:val="4"/>
        <w:ind w:firstLine="480"/>
        <w:rPr>
          <w:rFonts w:cs="Times New Roman"/>
          <w:kern w:val="0"/>
        </w:rPr>
      </w:pPr>
      <w:r w:rsidRPr="00FB0907">
        <w:rPr>
          <w:rFonts w:cs="Times New Roman"/>
          <w:kern w:val="0"/>
        </w:rPr>
        <w:t>[6</w:t>
      </w:r>
      <w:r w:rsidRPr="00FB0907">
        <w:rPr>
          <w:rFonts w:cs="Times New Roman" w:hint="eastAsia"/>
          <w:kern w:val="0"/>
        </w:rPr>
        <w:t>6</w:t>
      </w:r>
      <w:r w:rsidRPr="00FB0907">
        <w:rPr>
          <w:rFonts w:cs="Times New Roman"/>
          <w:kern w:val="0"/>
        </w:rPr>
        <w:t xml:space="preserve">] Xu, Z., Zhou, T., Zhang, Y., et </w:t>
      </w:r>
      <w:r w:rsidR="006163C3" w:rsidRPr="00FB0907">
        <w:rPr>
          <w:rFonts w:cs="Times New Roman"/>
          <w:kern w:val="0"/>
        </w:rPr>
        <w:t>al</w:t>
      </w:r>
      <w:r w:rsidRPr="00FB0907">
        <w:rPr>
          <w:rFonts w:cs="Times New Roman"/>
          <w:kern w:val="0"/>
        </w:rPr>
        <w:t xml:space="preserve">. </w:t>
      </w:r>
      <w:r w:rsidR="00FB0907" w:rsidRPr="00FB0907">
        <w:rPr>
          <w:rFonts w:cs="Times New Roman"/>
          <w:kern w:val="0"/>
        </w:rPr>
        <w:t>Evolution and Realization of Disruptive Innovation: Based on the Vertical Case Study on Tencent WeChat case of Tencent WeChat</w:t>
      </w:r>
      <w:r w:rsidR="00FB0907" w:rsidRPr="00FB0907">
        <w:rPr>
          <w:rFonts w:cs="Times New Roman" w:hint="eastAsia"/>
          <w:kern w:val="0"/>
        </w:rPr>
        <w:t>[J]</w:t>
      </w:r>
      <w:r w:rsidR="00FB0907" w:rsidRPr="00FB0907">
        <w:rPr>
          <w:rFonts w:cs="Times New Roman"/>
          <w:kern w:val="0"/>
        </w:rPr>
        <w:t xml:space="preserve">. </w:t>
      </w:r>
      <w:r w:rsidRPr="00FB0907">
        <w:rPr>
          <w:rFonts w:cs="Times New Roman"/>
          <w:kern w:val="0"/>
        </w:rPr>
        <w:t>Science and Technology Management Research,</w:t>
      </w:r>
      <w:r w:rsidRPr="00FB0907">
        <w:rPr>
          <w:rFonts w:cs="Times New Roman" w:hint="eastAsia"/>
          <w:kern w:val="0"/>
        </w:rPr>
        <w:t xml:space="preserve"> </w:t>
      </w:r>
      <w:r w:rsidR="00FB0907" w:rsidRPr="00FB0907">
        <w:rPr>
          <w:rFonts w:cs="Times New Roman"/>
          <w:kern w:val="0"/>
        </w:rPr>
        <w:t>2022,42(09):8-14</w:t>
      </w:r>
      <w:r w:rsidRPr="00FB0907">
        <w:rPr>
          <w:rFonts w:cs="Times New Roman"/>
          <w:kern w:val="0"/>
        </w:rPr>
        <w:t>.</w:t>
      </w:r>
    </w:p>
    <w:p w14:paraId="53450707" w14:textId="2D5D71B6" w:rsidR="00766919" w:rsidRDefault="00610896">
      <w:pPr>
        <w:pStyle w:val="4"/>
        <w:ind w:firstLine="480"/>
        <w:rPr>
          <w:rFonts w:cs="Times New Roman"/>
          <w:kern w:val="0"/>
        </w:rPr>
      </w:pPr>
      <w:r>
        <w:rPr>
          <w:rFonts w:cs="Times New Roman"/>
          <w:kern w:val="0"/>
        </w:rPr>
        <w:t>[6</w:t>
      </w:r>
      <w:r>
        <w:rPr>
          <w:rFonts w:cs="Times New Roman" w:hint="eastAsia"/>
          <w:kern w:val="0"/>
        </w:rPr>
        <w:t>7</w:t>
      </w:r>
      <w:r>
        <w:rPr>
          <w:rFonts w:cs="Times New Roman"/>
          <w:kern w:val="0"/>
        </w:rPr>
        <w:t xml:space="preserve">] </w:t>
      </w:r>
      <w:r w:rsidR="005A0F79" w:rsidRPr="005A0F79">
        <w:rPr>
          <w:rFonts w:cs="Times New Roman"/>
          <w:kern w:val="0"/>
        </w:rPr>
        <w:t>Zejian L, Xuyang H. How Top Management Team and Organizational Environment Drive the High-Level Disruptive Innovation in the Enterprise: A Configuration Analysis from 25 Internet Enterprise Cases[J]. Science &amp; Technology Progress and Policy, 2024, 41(15): 74-83.</w:t>
      </w:r>
    </w:p>
    <w:p w14:paraId="1A2B80D2" w14:textId="106C6C29" w:rsidR="00766919" w:rsidRPr="00FB0907" w:rsidRDefault="00610896">
      <w:pPr>
        <w:pStyle w:val="4"/>
        <w:ind w:firstLine="480"/>
        <w:rPr>
          <w:rFonts w:cs="Times New Roman"/>
          <w:kern w:val="0"/>
        </w:rPr>
      </w:pPr>
      <w:r w:rsidRPr="00FB0907">
        <w:rPr>
          <w:rFonts w:cs="Times New Roman"/>
          <w:kern w:val="0"/>
        </w:rPr>
        <w:t>[</w:t>
      </w:r>
      <w:r w:rsidRPr="00FB0907">
        <w:rPr>
          <w:rFonts w:cs="Times New Roman" w:hint="eastAsia"/>
          <w:kern w:val="0"/>
        </w:rPr>
        <w:t>68</w:t>
      </w:r>
      <w:r w:rsidRPr="00FB0907">
        <w:rPr>
          <w:rFonts w:cs="Times New Roman"/>
          <w:kern w:val="0"/>
        </w:rPr>
        <w:t xml:space="preserve">] Feng, Q., Zhang, G., Dai, H., et </w:t>
      </w:r>
      <w:r w:rsidR="006163C3" w:rsidRPr="00FB0907">
        <w:rPr>
          <w:rFonts w:cs="Times New Roman"/>
          <w:kern w:val="0"/>
        </w:rPr>
        <w:t>al</w:t>
      </w:r>
      <w:r w:rsidRPr="00FB0907">
        <w:rPr>
          <w:rFonts w:cs="Times New Roman"/>
          <w:kern w:val="0"/>
        </w:rPr>
        <w:t xml:space="preserve">. </w:t>
      </w:r>
      <w:r w:rsidR="00FB0907" w:rsidRPr="00FB0907">
        <w:rPr>
          <w:rFonts w:cs="Times New Roman"/>
          <w:kern w:val="0"/>
        </w:rPr>
        <w:t>Index System and Process Design of Disruptive Techno</w:t>
      </w:r>
      <w:r w:rsidR="00FB0907" w:rsidRPr="00FE655A">
        <w:rPr>
          <w:rFonts w:cs="Times New Roman"/>
          <w:kern w:val="0"/>
        </w:rPr>
        <w:t>logy Selection: A Multi-case Research Based on Grounded Theory</w:t>
      </w:r>
      <w:r w:rsidR="00FB0907" w:rsidRPr="00FE655A">
        <w:rPr>
          <w:rFonts w:cs="Times New Roman" w:hint="eastAsia"/>
          <w:kern w:val="0"/>
        </w:rPr>
        <w:t>[J].</w:t>
      </w:r>
      <w:r w:rsidRPr="00FE655A">
        <w:rPr>
          <w:rFonts w:cs="Times New Roman"/>
          <w:kern w:val="0"/>
        </w:rPr>
        <w:t xml:space="preserve"> Science and Technology Management Research,</w:t>
      </w:r>
      <w:r w:rsidRPr="00FE655A">
        <w:rPr>
          <w:rFonts w:cs="Times New Roman" w:hint="eastAsia"/>
          <w:kern w:val="0"/>
        </w:rPr>
        <w:t xml:space="preserve"> </w:t>
      </w:r>
      <w:r w:rsidR="00FB0907" w:rsidRPr="00FE655A">
        <w:rPr>
          <w:rFonts w:cs="Times New Roman"/>
          <w:kern w:val="0"/>
        </w:rPr>
        <w:t>2021,</w:t>
      </w:r>
      <w:r w:rsidR="00FB0907" w:rsidRPr="00FB0907">
        <w:rPr>
          <w:rFonts w:cs="Times New Roman"/>
          <w:kern w:val="0"/>
        </w:rPr>
        <w:t>41(24):50-59.</w:t>
      </w:r>
    </w:p>
    <w:p w14:paraId="11F9B3A3" w14:textId="1F838BB6" w:rsidR="00766919" w:rsidRPr="00FB0907" w:rsidRDefault="00610896">
      <w:pPr>
        <w:pStyle w:val="4"/>
        <w:ind w:firstLine="480"/>
        <w:rPr>
          <w:rFonts w:cs="Times New Roman"/>
          <w:kern w:val="0"/>
        </w:rPr>
      </w:pPr>
      <w:r w:rsidRPr="00FB0907">
        <w:rPr>
          <w:rFonts w:cs="Times New Roman"/>
          <w:kern w:val="0"/>
        </w:rPr>
        <w:t>[</w:t>
      </w:r>
      <w:r w:rsidRPr="00FB0907">
        <w:rPr>
          <w:rFonts w:cs="Times New Roman" w:hint="eastAsia"/>
          <w:kern w:val="0"/>
        </w:rPr>
        <w:t>69</w:t>
      </w:r>
      <w:r w:rsidRPr="00FB0907">
        <w:rPr>
          <w:rFonts w:cs="Times New Roman"/>
          <w:kern w:val="0"/>
        </w:rPr>
        <w:t xml:space="preserve">] Jin, J., Zheng, Y., Bai, G., et </w:t>
      </w:r>
      <w:r w:rsidR="006163C3" w:rsidRPr="00FB0907">
        <w:rPr>
          <w:rFonts w:cs="Times New Roman"/>
          <w:kern w:val="0"/>
        </w:rPr>
        <w:t>al</w:t>
      </w:r>
      <w:r w:rsidRPr="00FB0907">
        <w:rPr>
          <w:rFonts w:cs="Times New Roman"/>
          <w:kern w:val="0"/>
        </w:rPr>
        <w:t xml:space="preserve">. </w:t>
      </w:r>
      <w:r w:rsidR="00FB0907" w:rsidRPr="00FB0907">
        <w:rPr>
          <w:rFonts w:cs="Times New Roman"/>
          <w:kern w:val="0"/>
        </w:rPr>
        <w:t>Comparison of Disruptive Technological Innovation Mechanisms Betwee</w:t>
      </w:r>
      <w:r w:rsidR="00FB0907" w:rsidRPr="00FE655A">
        <w:rPr>
          <w:rFonts w:cs="Times New Roman"/>
          <w:kern w:val="0"/>
        </w:rPr>
        <w:t>n China and the United States and Its Enlightenment to China: Taking Gene Editing Technology as an Example</w:t>
      </w:r>
      <w:r w:rsidR="00FB0907" w:rsidRPr="00FE655A">
        <w:rPr>
          <w:rFonts w:cs="Times New Roman" w:hint="eastAsia"/>
          <w:kern w:val="0"/>
        </w:rPr>
        <w:t>[J].</w:t>
      </w:r>
      <w:r w:rsidRPr="00FE655A">
        <w:rPr>
          <w:rFonts w:cs="Times New Roman"/>
          <w:kern w:val="0"/>
        </w:rPr>
        <w:t xml:space="preserve"> Science and Technology Management Research,</w:t>
      </w:r>
      <w:r w:rsidR="00FB0907" w:rsidRPr="00FE655A">
        <w:t xml:space="preserve"> </w:t>
      </w:r>
      <w:r w:rsidR="00FB0907" w:rsidRPr="00FE655A">
        <w:rPr>
          <w:rFonts w:cs="Times New Roman"/>
          <w:kern w:val="0"/>
        </w:rPr>
        <w:t>2023,43(10):30-3</w:t>
      </w:r>
      <w:r w:rsidR="00FB0907" w:rsidRPr="00FB0907">
        <w:rPr>
          <w:rFonts w:cs="Times New Roman"/>
          <w:kern w:val="0"/>
        </w:rPr>
        <w:t>5</w:t>
      </w:r>
      <w:r w:rsidR="00FB0907" w:rsidRPr="00FB0907">
        <w:rPr>
          <w:rFonts w:cs="Times New Roman" w:hint="eastAsia"/>
          <w:kern w:val="0"/>
        </w:rPr>
        <w:t>,</w:t>
      </w:r>
    </w:p>
    <w:p w14:paraId="336D224C" w14:textId="4F94569F" w:rsidR="00766919" w:rsidRPr="00FB0907" w:rsidRDefault="00610896">
      <w:pPr>
        <w:pStyle w:val="4"/>
        <w:ind w:firstLine="480"/>
        <w:rPr>
          <w:rFonts w:cs="Times New Roman"/>
          <w:color w:val="EE0000"/>
          <w:kern w:val="0"/>
        </w:rPr>
      </w:pPr>
      <w:r w:rsidRPr="00FB0907">
        <w:rPr>
          <w:rFonts w:cs="Times New Roman"/>
          <w:kern w:val="0"/>
        </w:rPr>
        <w:t>[7</w:t>
      </w:r>
      <w:r w:rsidRPr="00FB0907">
        <w:rPr>
          <w:rFonts w:cs="Times New Roman" w:hint="eastAsia"/>
          <w:kern w:val="0"/>
        </w:rPr>
        <w:t>0</w:t>
      </w:r>
      <w:r w:rsidRPr="00FB0907">
        <w:rPr>
          <w:rFonts w:cs="Times New Roman"/>
          <w:kern w:val="0"/>
        </w:rPr>
        <w:t xml:space="preserve">] Liu, X., Yang, P., Chang, X., et </w:t>
      </w:r>
      <w:r w:rsidR="006163C3" w:rsidRPr="00FB0907">
        <w:rPr>
          <w:rFonts w:cs="Times New Roman"/>
          <w:kern w:val="0"/>
        </w:rPr>
        <w:t>al</w:t>
      </w:r>
      <w:r w:rsidRPr="00FB0907">
        <w:rPr>
          <w:rFonts w:cs="Times New Roman"/>
          <w:kern w:val="0"/>
        </w:rPr>
        <w:t xml:space="preserve">. </w:t>
      </w:r>
      <w:r w:rsidR="00FB0907" w:rsidRPr="00FB0907">
        <w:rPr>
          <w:rFonts w:cs="Times New Roman"/>
          <w:kern w:val="0"/>
        </w:rPr>
        <w:t>Disruptive Innovation Paradigm Driven by Business Model: Exploratory Case Study Based on SpaceX</w:t>
      </w:r>
      <w:r w:rsidR="00FB0907" w:rsidRPr="00FB0907">
        <w:rPr>
          <w:rFonts w:cs="Times New Roman" w:hint="eastAsia"/>
          <w:kern w:val="0"/>
        </w:rPr>
        <w:t>[J]</w:t>
      </w:r>
      <w:r w:rsidRPr="00FB0907">
        <w:rPr>
          <w:rFonts w:cs="Times New Roman"/>
          <w:kern w:val="0"/>
        </w:rPr>
        <w:t>. Science and Technology Management Research,</w:t>
      </w:r>
      <w:r w:rsidRPr="00FB0907">
        <w:rPr>
          <w:rFonts w:cs="Times New Roman" w:hint="eastAsia"/>
          <w:kern w:val="0"/>
        </w:rPr>
        <w:t xml:space="preserve"> </w:t>
      </w:r>
      <w:r w:rsidR="00FB0907" w:rsidRPr="00FB0907">
        <w:rPr>
          <w:rFonts w:cs="Times New Roman" w:hint="eastAsia"/>
          <w:kern w:val="0"/>
        </w:rPr>
        <w:t>2023,</w:t>
      </w:r>
      <w:r w:rsidRPr="00FB0907">
        <w:rPr>
          <w:rFonts w:cs="Times New Roman"/>
          <w:kern w:val="0"/>
        </w:rPr>
        <w:t>43(17):31-39.</w:t>
      </w:r>
    </w:p>
    <w:p w14:paraId="7CC98C48" w14:textId="4B2EBFCD" w:rsidR="00766919" w:rsidRPr="00FB0907" w:rsidRDefault="00610896">
      <w:pPr>
        <w:pStyle w:val="4"/>
        <w:ind w:firstLine="480"/>
        <w:rPr>
          <w:rFonts w:cs="Times New Roman"/>
          <w:kern w:val="0"/>
        </w:rPr>
      </w:pPr>
      <w:r w:rsidRPr="00FB0907">
        <w:rPr>
          <w:rFonts w:cs="Times New Roman"/>
          <w:kern w:val="0"/>
        </w:rPr>
        <w:t>[7</w:t>
      </w:r>
      <w:r w:rsidRPr="00FB0907">
        <w:rPr>
          <w:rFonts w:cs="Times New Roman" w:hint="eastAsia"/>
          <w:kern w:val="0"/>
        </w:rPr>
        <w:t>1</w:t>
      </w:r>
      <w:r w:rsidRPr="00FB0907">
        <w:rPr>
          <w:rFonts w:cs="Times New Roman"/>
          <w:kern w:val="0"/>
        </w:rPr>
        <w:t xml:space="preserve">] Huang Y., Zhao, Z., Li, A., et </w:t>
      </w:r>
      <w:r w:rsidR="006163C3" w:rsidRPr="00FB0907">
        <w:rPr>
          <w:rFonts w:cs="Times New Roman"/>
          <w:kern w:val="0"/>
        </w:rPr>
        <w:t>al</w:t>
      </w:r>
      <w:r w:rsidRPr="00FB0907">
        <w:rPr>
          <w:rFonts w:cs="Times New Roman"/>
          <w:kern w:val="0"/>
        </w:rPr>
        <w:t xml:space="preserve">. </w:t>
      </w:r>
      <w:r w:rsidR="00FB0907" w:rsidRPr="00FB0907">
        <w:rPr>
          <w:rFonts w:cs="Times New Roman"/>
          <w:kern w:val="0"/>
        </w:rPr>
        <w:t>Research on Disruptive Technology Incubation Models from the Perspective of Innovation Ecosystem—Based on the Study of DARPA and the European Practice</w:t>
      </w:r>
      <w:r w:rsidR="00FB0907" w:rsidRPr="00FB0907">
        <w:rPr>
          <w:rFonts w:cs="Times New Roman" w:hint="eastAsia"/>
          <w:kern w:val="0"/>
        </w:rPr>
        <w:t>[J]</w:t>
      </w:r>
      <w:r w:rsidRPr="00FB0907">
        <w:rPr>
          <w:rFonts w:cs="Times New Roman"/>
          <w:kern w:val="0"/>
        </w:rPr>
        <w:t xml:space="preserve">. </w:t>
      </w:r>
      <w:r w:rsidRPr="00FB0907">
        <w:rPr>
          <w:rFonts w:cs="Times New Roman"/>
          <w:i/>
          <w:iCs/>
          <w:kern w:val="0"/>
        </w:rPr>
        <w:t>Forum on Science and Technology in China</w:t>
      </w:r>
      <w:r w:rsidRPr="00FB0907">
        <w:rPr>
          <w:rFonts w:cs="Times New Roman"/>
          <w:kern w:val="0"/>
        </w:rPr>
        <w:t>,</w:t>
      </w:r>
      <w:r w:rsidRPr="00FB0907">
        <w:rPr>
          <w:rFonts w:cs="Times New Roman" w:hint="eastAsia"/>
          <w:kern w:val="0"/>
        </w:rPr>
        <w:t xml:space="preserve"> </w:t>
      </w:r>
      <w:r w:rsidRPr="00FB0907">
        <w:rPr>
          <w:rFonts w:cs="Times New Roman"/>
          <w:kern w:val="0"/>
        </w:rPr>
        <w:t>2024,(7):154-163.</w:t>
      </w:r>
    </w:p>
    <w:p w14:paraId="5B179BB8" w14:textId="10B95F7B" w:rsidR="00766919" w:rsidRDefault="00610896">
      <w:pPr>
        <w:pStyle w:val="4"/>
        <w:ind w:firstLine="480"/>
        <w:rPr>
          <w:rFonts w:cs="Times New Roman"/>
          <w:kern w:val="0"/>
        </w:rPr>
      </w:pPr>
      <w:r>
        <w:rPr>
          <w:rFonts w:cs="Times New Roman"/>
          <w:kern w:val="0"/>
        </w:rPr>
        <w:t>[7</w:t>
      </w:r>
      <w:r>
        <w:rPr>
          <w:rFonts w:cs="Times New Roman" w:hint="eastAsia"/>
          <w:kern w:val="0"/>
        </w:rPr>
        <w:t>2</w:t>
      </w:r>
      <w:r>
        <w:rPr>
          <w:rFonts w:cs="Times New Roman"/>
          <w:kern w:val="0"/>
        </w:rPr>
        <w:t xml:space="preserve">] </w:t>
      </w:r>
      <w:r w:rsidR="005A0F79" w:rsidRPr="005A0F79">
        <w:rPr>
          <w:rFonts w:cs="Times New Roman"/>
          <w:kern w:val="0"/>
        </w:rPr>
        <w:t>Peng C Y. On implementation mechanism of Japan's im PACT program[C]//Forum on Science and Technology in China. 2015, 4: 141-147.</w:t>
      </w:r>
    </w:p>
    <w:p w14:paraId="33BDBB89" w14:textId="77777777" w:rsidR="00766919" w:rsidRDefault="00610896">
      <w:pPr>
        <w:ind w:firstLineChars="0" w:firstLine="0"/>
      </w:pPr>
      <w:r>
        <w:fldChar w:fldCharType="end"/>
      </w:r>
      <w:bookmarkEnd w:id="5"/>
    </w:p>
    <w:sectPr w:rsidR="007669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00E6A" w14:textId="77777777" w:rsidR="00A476FC" w:rsidRDefault="00A476FC">
      <w:pPr>
        <w:spacing w:line="240" w:lineRule="auto"/>
        <w:ind w:firstLine="480"/>
      </w:pPr>
      <w:r>
        <w:separator/>
      </w:r>
    </w:p>
  </w:endnote>
  <w:endnote w:type="continuationSeparator" w:id="0">
    <w:p w14:paraId="28D316BC" w14:textId="77777777" w:rsidR="00A476FC" w:rsidRDefault="00A476F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方正大标宋简体">
    <w:altName w:val="宋体"/>
    <w:charset w:val="86"/>
    <w:family w:val="auto"/>
    <w:pitch w:val="default"/>
    <w:sig w:usb0="00000000" w:usb1="00000000" w:usb2="00000010" w:usb3="00000000" w:csb0="00040000" w:csb1="00000000"/>
  </w:font>
  <w:font w:name="楷体">
    <w:charset w:val="86"/>
    <w:family w:val="modern"/>
    <w:pitch w:val="fixed"/>
    <w:sig w:usb0="800002BF" w:usb1="38CF7CFA" w:usb2="00000016" w:usb3="00000000" w:csb0="00040001" w:csb1="00000000"/>
  </w:font>
  <w:font w:name="-apple-system">
    <w:altName w:val="Cambria"/>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E559C" w14:textId="77777777" w:rsidR="00766919" w:rsidRDefault="0076691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000300"/>
      <w:docPartObj>
        <w:docPartGallery w:val="AutoText"/>
      </w:docPartObj>
    </w:sdtPr>
    <w:sdtEndPr/>
    <w:sdtContent>
      <w:p w14:paraId="10D33E20" w14:textId="77777777" w:rsidR="00766919" w:rsidRDefault="00610896">
        <w:pPr>
          <w:pStyle w:val="Footer"/>
          <w:ind w:firstLine="360"/>
          <w:jc w:val="center"/>
        </w:pPr>
        <w:r>
          <w:fldChar w:fldCharType="begin"/>
        </w:r>
        <w:r>
          <w:instrText>PAGE   \* MERGEFORMAT</w:instrText>
        </w:r>
        <w:r>
          <w:fldChar w:fldCharType="separate"/>
        </w:r>
        <w:r>
          <w:rPr>
            <w:lang w:val="zh-CN"/>
          </w:rPr>
          <w:t>2</w:t>
        </w:r>
        <w:r>
          <w:fldChar w:fldCharType="end"/>
        </w:r>
      </w:p>
    </w:sdtContent>
  </w:sdt>
  <w:p w14:paraId="13031A3C" w14:textId="77777777" w:rsidR="00766919" w:rsidRDefault="00766919">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90CDA" w14:textId="77777777" w:rsidR="00766919" w:rsidRDefault="00766919">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01023C" w14:textId="77777777" w:rsidR="00A476FC" w:rsidRDefault="00A476FC">
      <w:pPr>
        <w:ind w:firstLine="480"/>
      </w:pPr>
      <w:r>
        <w:separator/>
      </w:r>
    </w:p>
  </w:footnote>
  <w:footnote w:type="continuationSeparator" w:id="0">
    <w:p w14:paraId="15A19C30" w14:textId="77777777" w:rsidR="00A476FC" w:rsidRDefault="00A476F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3F382" w14:textId="12421739" w:rsidR="00766919" w:rsidRDefault="00461BB9">
    <w:pPr>
      <w:pStyle w:val="Header"/>
      <w:ind w:firstLine="360"/>
    </w:pPr>
    <w:r>
      <w:rPr>
        <w:noProof/>
      </w:rPr>
      <w:pict w14:anchorId="01BB87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464860" o:spid="_x0000_s2050"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D863A" w14:textId="074F0AFF" w:rsidR="00766919" w:rsidRDefault="00461BB9">
    <w:pPr>
      <w:pStyle w:val="Header"/>
      <w:ind w:firstLine="360"/>
    </w:pPr>
    <w:r>
      <w:rPr>
        <w:noProof/>
      </w:rPr>
      <w:pict w14:anchorId="21A30D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464861" o:spid="_x0000_s2051"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E6574" w14:textId="58C57ABD" w:rsidR="00766919" w:rsidRDefault="00461BB9">
    <w:pPr>
      <w:pStyle w:val="Header"/>
      <w:ind w:firstLine="360"/>
    </w:pPr>
    <w:r>
      <w:rPr>
        <w:noProof/>
      </w:rPr>
      <w:pict w14:anchorId="12300F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464859"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05126C"/>
    <w:multiLevelType w:val="multilevel"/>
    <w:tmpl w:val="5005126C"/>
    <w:lvl w:ilvl="0">
      <w:start w:val="1"/>
      <w:numFmt w:val="chineseCountingThousand"/>
      <w:pStyle w:val="1"/>
      <w:suff w:val="space"/>
      <w:lvlText w:val="%1"/>
      <w:lvlJc w:val="left"/>
      <w:pPr>
        <w:ind w:left="0" w:firstLine="0"/>
      </w:pPr>
      <w:rPr>
        <w:rFonts w:eastAsia="SimHei" w:hint="eastAsia"/>
        <w:b/>
        <w:bCs w:val="0"/>
        <w:i w:val="0"/>
        <w:color w:val="auto"/>
        <w:sz w:val="32"/>
      </w:rPr>
    </w:lvl>
    <w:lvl w:ilvl="1">
      <w:start w:val="1"/>
      <w:numFmt w:val="decimal"/>
      <w:suff w:val="space"/>
      <w:lvlText w:val="%2.1"/>
      <w:lvlJc w:val="left"/>
      <w:pPr>
        <w:ind w:left="0" w:firstLine="0"/>
      </w:pPr>
      <w:rPr>
        <w:rFonts w:hint="eastAsia"/>
      </w:rPr>
    </w:lvl>
    <w:lvl w:ilvl="2">
      <w:start w:val="1"/>
      <w:numFmt w:val="decimal"/>
      <w:pStyle w:val="3"/>
      <w:suff w:val="space"/>
      <w:lvlText w:val="%2.%3.1"/>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6E7F48FF"/>
    <w:multiLevelType w:val="multilevel"/>
    <w:tmpl w:val="6E7F48FF"/>
    <w:lvl w:ilvl="0">
      <w:start w:val="1"/>
      <w:numFmt w:val="decimal"/>
      <w:pStyle w:val="2"/>
      <w:lvlText w:val="1.%1"/>
      <w:lvlJc w:val="left"/>
      <w:pPr>
        <w:ind w:left="440" w:hanging="440"/>
      </w:pPr>
      <w:rPr>
        <w:rFonts w:ascii="Times New Roman" w:eastAsia="SimSun" w:hAnsi="Times New Roman" w:hint="default"/>
        <w:b w:val="0"/>
        <w:i w:val="0"/>
        <w:sz w:val="28"/>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bordersDoNotSurroundHeader/>
  <w:bordersDoNotSurroundFooter/>
  <w:proofState w:spelling="clean" w:grammar="clean"/>
  <w:defaultTabStop w:val="4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EzNWZkNjUzODU2MzNmNWI5ODQwMDIxYzhjODc5ZWUifQ=="/>
  </w:docVars>
  <w:rsids>
    <w:rsidRoot w:val="00E35543"/>
    <w:rsid w:val="0001515E"/>
    <w:rsid w:val="00016EB8"/>
    <w:rsid w:val="00023E9B"/>
    <w:rsid w:val="00031FFB"/>
    <w:rsid w:val="0004656C"/>
    <w:rsid w:val="00047041"/>
    <w:rsid w:val="00055A8C"/>
    <w:rsid w:val="00055DDE"/>
    <w:rsid w:val="00060E4A"/>
    <w:rsid w:val="0007777E"/>
    <w:rsid w:val="00085E57"/>
    <w:rsid w:val="00090697"/>
    <w:rsid w:val="00097655"/>
    <w:rsid w:val="000A63F5"/>
    <w:rsid w:val="000B10B9"/>
    <w:rsid w:val="000B2FDC"/>
    <w:rsid w:val="000B4917"/>
    <w:rsid w:val="000B5275"/>
    <w:rsid w:val="000C159A"/>
    <w:rsid w:val="000C6967"/>
    <w:rsid w:val="000D18C8"/>
    <w:rsid w:val="000D704F"/>
    <w:rsid w:val="000E34DD"/>
    <w:rsid w:val="000E4DB4"/>
    <w:rsid w:val="000E5E3F"/>
    <w:rsid w:val="000F0A98"/>
    <w:rsid w:val="000F2E06"/>
    <w:rsid w:val="000F734D"/>
    <w:rsid w:val="00103F66"/>
    <w:rsid w:val="00110193"/>
    <w:rsid w:val="00120223"/>
    <w:rsid w:val="001214FA"/>
    <w:rsid w:val="0012309B"/>
    <w:rsid w:val="00131B38"/>
    <w:rsid w:val="00145B6B"/>
    <w:rsid w:val="001505F4"/>
    <w:rsid w:val="001507AE"/>
    <w:rsid w:val="001617E2"/>
    <w:rsid w:val="00165E8C"/>
    <w:rsid w:val="001678BB"/>
    <w:rsid w:val="00171C58"/>
    <w:rsid w:val="00172ED1"/>
    <w:rsid w:val="00176E5F"/>
    <w:rsid w:val="0018667A"/>
    <w:rsid w:val="00193E7F"/>
    <w:rsid w:val="0019677B"/>
    <w:rsid w:val="0019717C"/>
    <w:rsid w:val="001B0E8C"/>
    <w:rsid w:val="001B4488"/>
    <w:rsid w:val="001B4D3D"/>
    <w:rsid w:val="001B7A4A"/>
    <w:rsid w:val="001C3954"/>
    <w:rsid w:val="001D079E"/>
    <w:rsid w:val="001D1321"/>
    <w:rsid w:val="001D332D"/>
    <w:rsid w:val="001D75C7"/>
    <w:rsid w:val="001D766F"/>
    <w:rsid w:val="001E0168"/>
    <w:rsid w:val="001E328A"/>
    <w:rsid w:val="001F6BA8"/>
    <w:rsid w:val="00201215"/>
    <w:rsid w:val="00205386"/>
    <w:rsid w:val="00206BB0"/>
    <w:rsid w:val="0021173F"/>
    <w:rsid w:val="002126CC"/>
    <w:rsid w:val="00213DEC"/>
    <w:rsid w:val="00217844"/>
    <w:rsid w:val="00221A43"/>
    <w:rsid w:val="0022490F"/>
    <w:rsid w:val="00225D06"/>
    <w:rsid w:val="00236689"/>
    <w:rsid w:val="00244842"/>
    <w:rsid w:val="00252F15"/>
    <w:rsid w:val="002536D6"/>
    <w:rsid w:val="00253882"/>
    <w:rsid w:val="00254632"/>
    <w:rsid w:val="00254B87"/>
    <w:rsid w:val="00255076"/>
    <w:rsid w:val="00256241"/>
    <w:rsid w:val="002563E1"/>
    <w:rsid w:val="00256799"/>
    <w:rsid w:val="00260F36"/>
    <w:rsid w:val="00265B90"/>
    <w:rsid w:val="002741D6"/>
    <w:rsid w:val="00277298"/>
    <w:rsid w:val="0028255C"/>
    <w:rsid w:val="00284A1A"/>
    <w:rsid w:val="0028766A"/>
    <w:rsid w:val="002917DC"/>
    <w:rsid w:val="00296A15"/>
    <w:rsid w:val="002A2B37"/>
    <w:rsid w:val="002A32CF"/>
    <w:rsid w:val="002A5AE0"/>
    <w:rsid w:val="002A7B69"/>
    <w:rsid w:val="002B4DF1"/>
    <w:rsid w:val="002B5C0F"/>
    <w:rsid w:val="002C055B"/>
    <w:rsid w:val="002C0DAB"/>
    <w:rsid w:val="002C55AA"/>
    <w:rsid w:val="002C5664"/>
    <w:rsid w:val="002C60E7"/>
    <w:rsid w:val="002D12BE"/>
    <w:rsid w:val="002D3DDF"/>
    <w:rsid w:val="002D5C38"/>
    <w:rsid w:val="002D6824"/>
    <w:rsid w:val="002D6D45"/>
    <w:rsid w:val="002D7578"/>
    <w:rsid w:val="002E7E13"/>
    <w:rsid w:val="002F20DC"/>
    <w:rsid w:val="002F6734"/>
    <w:rsid w:val="002F689D"/>
    <w:rsid w:val="00301EA3"/>
    <w:rsid w:val="00303F62"/>
    <w:rsid w:val="00304517"/>
    <w:rsid w:val="0030463F"/>
    <w:rsid w:val="003111A8"/>
    <w:rsid w:val="0031309F"/>
    <w:rsid w:val="00313443"/>
    <w:rsid w:val="00327342"/>
    <w:rsid w:val="0032734C"/>
    <w:rsid w:val="00330C87"/>
    <w:rsid w:val="00333ABF"/>
    <w:rsid w:val="00334477"/>
    <w:rsid w:val="00341098"/>
    <w:rsid w:val="00342F51"/>
    <w:rsid w:val="00353855"/>
    <w:rsid w:val="00354947"/>
    <w:rsid w:val="00357157"/>
    <w:rsid w:val="00367918"/>
    <w:rsid w:val="00371EEA"/>
    <w:rsid w:val="003735BF"/>
    <w:rsid w:val="00377694"/>
    <w:rsid w:val="003830C4"/>
    <w:rsid w:val="00394CB0"/>
    <w:rsid w:val="003A53A3"/>
    <w:rsid w:val="003A5A67"/>
    <w:rsid w:val="003A6A4A"/>
    <w:rsid w:val="003A7A0D"/>
    <w:rsid w:val="003B4264"/>
    <w:rsid w:val="003B555B"/>
    <w:rsid w:val="003B5886"/>
    <w:rsid w:val="003B719B"/>
    <w:rsid w:val="003C1AF6"/>
    <w:rsid w:val="003C68AC"/>
    <w:rsid w:val="003C6DE8"/>
    <w:rsid w:val="003D15C1"/>
    <w:rsid w:val="003D297E"/>
    <w:rsid w:val="003D4E82"/>
    <w:rsid w:val="003D5878"/>
    <w:rsid w:val="003F3E19"/>
    <w:rsid w:val="00403AFC"/>
    <w:rsid w:val="004041A2"/>
    <w:rsid w:val="00407B77"/>
    <w:rsid w:val="00415A23"/>
    <w:rsid w:val="00425DD5"/>
    <w:rsid w:val="00426101"/>
    <w:rsid w:val="0043682B"/>
    <w:rsid w:val="00441ACB"/>
    <w:rsid w:val="00454697"/>
    <w:rsid w:val="00454A46"/>
    <w:rsid w:val="004554FE"/>
    <w:rsid w:val="00455D88"/>
    <w:rsid w:val="004575F0"/>
    <w:rsid w:val="004605F8"/>
    <w:rsid w:val="00460878"/>
    <w:rsid w:val="00461BB9"/>
    <w:rsid w:val="00462302"/>
    <w:rsid w:val="00462687"/>
    <w:rsid w:val="00464DAF"/>
    <w:rsid w:val="004718B9"/>
    <w:rsid w:val="00485A71"/>
    <w:rsid w:val="00491CA6"/>
    <w:rsid w:val="004A49E8"/>
    <w:rsid w:val="004C62B4"/>
    <w:rsid w:val="004D1919"/>
    <w:rsid w:val="004D3B90"/>
    <w:rsid w:val="004D488D"/>
    <w:rsid w:val="004D51B0"/>
    <w:rsid w:val="004D69DD"/>
    <w:rsid w:val="004D7715"/>
    <w:rsid w:val="004E0002"/>
    <w:rsid w:val="004E0992"/>
    <w:rsid w:val="004E256D"/>
    <w:rsid w:val="004E65EB"/>
    <w:rsid w:val="004F1DA0"/>
    <w:rsid w:val="004F26D9"/>
    <w:rsid w:val="0050157E"/>
    <w:rsid w:val="005022EC"/>
    <w:rsid w:val="00504F80"/>
    <w:rsid w:val="00521708"/>
    <w:rsid w:val="00530D0F"/>
    <w:rsid w:val="005363C7"/>
    <w:rsid w:val="0053706E"/>
    <w:rsid w:val="0054382F"/>
    <w:rsid w:val="00547156"/>
    <w:rsid w:val="00551766"/>
    <w:rsid w:val="00555CD9"/>
    <w:rsid w:val="00561D83"/>
    <w:rsid w:val="005629A6"/>
    <w:rsid w:val="00567793"/>
    <w:rsid w:val="00571274"/>
    <w:rsid w:val="00574790"/>
    <w:rsid w:val="00581747"/>
    <w:rsid w:val="00584D5F"/>
    <w:rsid w:val="00591A51"/>
    <w:rsid w:val="00596586"/>
    <w:rsid w:val="005A0F79"/>
    <w:rsid w:val="005A1636"/>
    <w:rsid w:val="005B0C86"/>
    <w:rsid w:val="005B4D92"/>
    <w:rsid w:val="005C14BF"/>
    <w:rsid w:val="005C4D85"/>
    <w:rsid w:val="005C5045"/>
    <w:rsid w:val="005C6903"/>
    <w:rsid w:val="005D0D75"/>
    <w:rsid w:val="005D4420"/>
    <w:rsid w:val="005E644C"/>
    <w:rsid w:val="005E7F89"/>
    <w:rsid w:val="005F026C"/>
    <w:rsid w:val="005F5895"/>
    <w:rsid w:val="005F7460"/>
    <w:rsid w:val="00601708"/>
    <w:rsid w:val="0060246F"/>
    <w:rsid w:val="00605956"/>
    <w:rsid w:val="0060650F"/>
    <w:rsid w:val="00610896"/>
    <w:rsid w:val="006163C3"/>
    <w:rsid w:val="00617596"/>
    <w:rsid w:val="0062304A"/>
    <w:rsid w:val="00624E30"/>
    <w:rsid w:val="006251E2"/>
    <w:rsid w:val="0062575D"/>
    <w:rsid w:val="0062652D"/>
    <w:rsid w:val="00627D84"/>
    <w:rsid w:val="00630EAD"/>
    <w:rsid w:val="00635B8E"/>
    <w:rsid w:val="00635C77"/>
    <w:rsid w:val="00637F70"/>
    <w:rsid w:val="0064522A"/>
    <w:rsid w:val="00645881"/>
    <w:rsid w:val="00651419"/>
    <w:rsid w:val="0066213B"/>
    <w:rsid w:val="0066530D"/>
    <w:rsid w:val="0067124F"/>
    <w:rsid w:val="006732DA"/>
    <w:rsid w:val="00673F50"/>
    <w:rsid w:val="0067467B"/>
    <w:rsid w:val="0068137B"/>
    <w:rsid w:val="006827CA"/>
    <w:rsid w:val="0068320C"/>
    <w:rsid w:val="0069015E"/>
    <w:rsid w:val="006948F4"/>
    <w:rsid w:val="006A0799"/>
    <w:rsid w:val="006A71D0"/>
    <w:rsid w:val="006B5E30"/>
    <w:rsid w:val="006B6CC5"/>
    <w:rsid w:val="006B7293"/>
    <w:rsid w:val="006C2452"/>
    <w:rsid w:val="006D33F5"/>
    <w:rsid w:val="006E35E2"/>
    <w:rsid w:val="006E7FDA"/>
    <w:rsid w:val="006F3C0D"/>
    <w:rsid w:val="007001F3"/>
    <w:rsid w:val="00706F8D"/>
    <w:rsid w:val="00713D65"/>
    <w:rsid w:val="00716C0A"/>
    <w:rsid w:val="00725F80"/>
    <w:rsid w:val="007266FC"/>
    <w:rsid w:val="00730A43"/>
    <w:rsid w:val="0073395D"/>
    <w:rsid w:val="00737C18"/>
    <w:rsid w:val="00747D4B"/>
    <w:rsid w:val="0075149A"/>
    <w:rsid w:val="00755A53"/>
    <w:rsid w:val="0075605D"/>
    <w:rsid w:val="0076304C"/>
    <w:rsid w:val="00764D54"/>
    <w:rsid w:val="00765EFA"/>
    <w:rsid w:val="00766919"/>
    <w:rsid w:val="00766A8A"/>
    <w:rsid w:val="00767EF7"/>
    <w:rsid w:val="007704BB"/>
    <w:rsid w:val="00773054"/>
    <w:rsid w:val="00774A06"/>
    <w:rsid w:val="00775E6B"/>
    <w:rsid w:val="00785763"/>
    <w:rsid w:val="00786EF9"/>
    <w:rsid w:val="00792FD9"/>
    <w:rsid w:val="00793141"/>
    <w:rsid w:val="007931C1"/>
    <w:rsid w:val="007A729F"/>
    <w:rsid w:val="007B01C9"/>
    <w:rsid w:val="007B3D84"/>
    <w:rsid w:val="007C04E2"/>
    <w:rsid w:val="007C1A47"/>
    <w:rsid w:val="007D1049"/>
    <w:rsid w:val="007D3C75"/>
    <w:rsid w:val="007D7516"/>
    <w:rsid w:val="007E4DDD"/>
    <w:rsid w:val="007F12C1"/>
    <w:rsid w:val="007F1483"/>
    <w:rsid w:val="0080180B"/>
    <w:rsid w:val="0080189B"/>
    <w:rsid w:val="00802CAC"/>
    <w:rsid w:val="00814E3F"/>
    <w:rsid w:val="008227F9"/>
    <w:rsid w:val="00824E88"/>
    <w:rsid w:val="00830F6A"/>
    <w:rsid w:val="008316A5"/>
    <w:rsid w:val="00831F45"/>
    <w:rsid w:val="00841277"/>
    <w:rsid w:val="00860949"/>
    <w:rsid w:val="00860A27"/>
    <w:rsid w:val="0086218D"/>
    <w:rsid w:val="0086225C"/>
    <w:rsid w:val="00866CC5"/>
    <w:rsid w:val="0087052D"/>
    <w:rsid w:val="0087378F"/>
    <w:rsid w:val="00874527"/>
    <w:rsid w:val="00880EBC"/>
    <w:rsid w:val="0089447E"/>
    <w:rsid w:val="008A05F8"/>
    <w:rsid w:val="008A795D"/>
    <w:rsid w:val="008D4FDF"/>
    <w:rsid w:val="008E2068"/>
    <w:rsid w:val="008E7E23"/>
    <w:rsid w:val="008F10E1"/>
    <w:rsid w:val="008F364E"/>
    <w:rsid w:val="008F59C5"/>
    <w:rsid w:val="008F6723"/>
    <w:rsid w:val="008F6E6E"/>
    <w:rsid w:val="00911793"/>
    <w:rsid w:val="00912BC1"/>
    <w:rsid w:val="00916BF8"/>
    <w:rsid w:val="00921323"/>
    <w:rsid w:val="009261BF"/>
    <w:rsid w:val="00927232"/>
    <w:rsid w:val="0093036D"/>
    <w:rsid w:val="0093736F"/>
    <w:rsid w:val="00940734"/>
    <w:rsid w:val="009430F9"/>
    <w:rsid w:val="0094663F"/>
    <w:rsid w:val="00950BE2"/>
    <w:rsid w:val="00950E81"/>
    <w:rsid w:val="0095239B"/>
    <w:rsid w:val="00955563"/>
    <w:rsid w:val="00955DC7"/>
    <w:rsid w:val="00956DEA"/>
    <w:rsid w:val="00961F4E"/>
    <w:rsid w:val="00980EB6"/>
    <w:rsid w:val="009813BE"/>
    <w:rsid w:val="00984BD5"/>
    <w:rsid w:val="00995127"/>
    <w:rsid w:val="009953F4"/>
    <w:rsid w:val="009A37F6"/>
    <w:rsid w:val="009A7A08"/>
    <w:rsid w:val="009B6BA6"/>
    <w:rsid w:val="009C5569"/>
    <w:rsid w:val="009D6E9B"/>
    <w:rsid w:val="009E1711"/>
    <w:rsid w:val="009E2B26"/>
    <w:rsid w:val="009E3D00"/>
    <w:rsid w:val="009E43BD"/>
    <w:rsid w:val="00A02914"/>
    <w:rsid w:val="00A12D5F"/>
    <w:rsid w:val="00A15847"/>
    <w:rsid w:val="00A20703"/>
    <w:rsid w:val="00A2386B"/>
    <w:rsid w:val="00A2649C"/>
    <w:rsid w:val="00A30AE9"/>
    <w:rsid w:val="00A32912"/>
    <w:rsid w:val="00A45F6E"/>
    <w:rsid w:val="00A476FC"/>
    <w:rsid w:val="00A700EB"/>
    <w:rsid w:val="00A831BC"/>
    <w:rsid w:val="00A831E1"/>
    <w:rsid w:val="00A8355A"/>
    <w:rsid w:val="00A86DF0"/>
    <w:rsid w:val="00A900B2"/>
    <w:rsid w:val="00A93F02"/>
    <w:rsid w:val="00A9657A"/>
    <w:rsid w:val="00AB15C3"/>
    <w:rsid w:val="00AB65C8"/>
    <w:rsid w:val="00AB6B0C"/>
    <w:rsid w:val="00AC13D9"/>
    <w:rsid w:val="00AD2B4F"/>
    <w:rsid w:val="00AD3B61"/>
    <w:rsid w:val="00AE0A01"/>
    <w:rsid w:val="00AE0CBE"/>
    <w:rsid w:val="00AE579B"/>
    <w:rsid w:val="00AE6185"/>
    <w:rsid w:val="00AF1E32"/>
    <w:rsid w:val="00AF77DB"/>
    <w:rsid w:val="00B026AE"/>
    <w:rsid w:val="00B03AE6"/>
    <w:rsid w:val="00B24314"/>
    <w:rsid w:val="00B2451B"/>
    <w:rsid w:val="00B248D4"/>
    <w:rsid w:val="00B26142"/>
    <w:rsid w:val="00B36A0C"/>
    <w:rsid w:val="00B40670"/>
    <w:rsid w:val="00B4344A"/>
    <w:rsid w:val="00B44205"/>
    <w:rsid w:val="00B45461"/>
    <w:rsid w:val="00B5369E"/>
    <w:rsid w:val="00B6256C"/>
    <w:rsid w:val="00B6755C"/>
    <w:rsid w:val="00B70599"/>
    <w:rsid w:val="00B70D86"/>
    <w:rsid w:val="00B74102"/>
    <w:rsid w:val="00B7483A"/>
    <w:rsid w:val="00B74E35"/>
    <w:rsid w:val="00B809DC"/>
    <w:rsid w:val="00B91C25"/>
    <w:rsid w:val="00B93DEA"/>
    <w:rsid w:val="00B945C8"/>
    <w:rsid w:val="00BA2819"/>
    <w:rsid w:val="00BA7839"/>
    <w:rsid w:val="00BB6417"/>
    <w:rsid w:val="00BC03EE"/>
    <w:rsid w:val="00BC2809"/>
    <w:rsid w:val="00BC3BF3"/>
    <w:rsid w:val="00BC6D9E"/>
    <w:rsid w:val="00BD0E7A"/>
    <w:rsid w:val="00BD1F32"/>
    <w:rsid w:val="00BD2A4E"/>
    <w:rsid w:val="00BD65D6"/>
    <w:rsid w:val="00BE57BD"/>
    <w:rsid w:val="00BE6209"/>
    <w:rsid w:val="00BE7911"/>
    <w:rsid w:val="00BE7C64"/>
    <w:rsid w:val="00BF0FFE"/>
    <w:rsid w:val="00BF6538"/>
    <w:rsid w:val="00C02C81"/>
    <w:rsid w:val="00C04C78"/>
    <w:rsid w:val="00C07034"/>
    <w:rsid w:val="00C077EE"/>
    <w:rsid w:val="00C07CF2"/>
    <w:rsid w:val="00C2129C"/>
    <w:rsid w:val="00C55829"/>
    <w:rsid w:val="00C56DD2"/>
    <w:rsid w:val="00C75163"/>
    <w:rsid w:val="00C777BC"/>
    <w:rsid w:val="00C82C8E"/>
    <w:rsid w:val="00C85256"/>
    <w:rsid w:val="00C85D37"/>
    <w:rsid w:val="00C8661F"/>
    <w:rsid w:val="00C9529F"/>
    <w:rsid w:val="00CA1D83"/>
    <w:rsid w:val="00CA615B"/>
    <w:rsid w:val="00CB68EB"/>
    <w:rsid w:val="00CD192F"/>
    <w:rsid w:val="00CD2C20"/>
    <w:rsid w:val="00CD2F25"/>
    <w:rsid w:val="00CD60E2"/>
    <w:rsid w:val="00CE6D5B"/>
    <w:rsid w:val="00D00967"/>
    <w:rsid w:val="00D12423"/>
    <w:rsid w:val="00D13F92"/>
    <w:rsid w:val="00D14B05"/>
    <w:rsid w:val="00D22EAA"/>
    <w:rsid w:val="00D405EC"/>
    <w:rsid w:val="00D55D35"/>
    <w:rsid w:val="00D6407C"/>
    <w:rsid w:val="00D6658F"/>
    <w:rsid w:val="00D66D3D"/>
    <w:rsid w:val="00D67BD7"/>
    <w:rsid w:val="00D7268C"/>
    <w:rsid w:val="00D73CC3"/>
    <w:rsid w:val="00D852E3"/>
    <w:rsid w:val="00D86DF6"/>
    <w:rsid w:val="00D87768"/>
    <w:rsid w:val="00D87A46"/>
    <w:rsid w:val="00D90BCC"/>
    <w:rsid w:val="00D90C92"/>
    <w:rsid w:val="00D90F1D"/>
    <w:rsid w:val="00D93681"/>
    <w:rsid w:val="00D956D3"/>
    <w:rsid w:val="00DA035D"/>
    <w:rsid w:val="00DB1179"/>
    <w:rsid w:val="00DB2872"/>
    <w:rsid w:val="00DB328E"/>
    <w:rsid w:val="00DB73B1"/>
    <w:rsid w:val="00DB75AD"/>
    <w:rsid w:val="00DB7F88"/>
    <w:rsid w:val="00DC1E65"/>
    <w:rsid w:val="00DD3E49"/>
    <w:rsid w:val="00DD6087"/>
    <w:rsid w:val="00DE0D46"/>
    <w:rsid w:val="00DE1A86"/>
    <w:rsid w:val="00DE1FC9"/>
    <w:rsid w:val="00DE3099"/>
    <w:rsid w:val="00DE3221"/>
    <w:rsid w:val="00DE43E0"/>
    <w:rsid w:val="00DE641D"/>
    <w:rsid w:val="00E04241"/>
    <w:rsid w:val="00E073F0"/>
    <w:rsid w:val="00E11662"/>
    <w:rsid w:val="00E13ECE"/>
    <w:rsid w:val="00E16B51"/>
    <w:rsid w:val="00E208D0"/>
    <w:rsid w:val="00E22E2D"/>
    <w:rsid w:val="00E26017"/>
    <w:rsid w:val="00E35543"/>
    <w:rsid w:val="00E36149"/>
    <w:rsid w:val="00E44D6F"/>
    <w:rsid w:val="00E45614"/>
    <w:rsid w:val="00E461DF"/>
    <w:rsid w:val="00E477AB"/>
    <w:rsid w:val="00E5316C"/>
    <w:rsid w:val="00E575C6"/>
    <w:rsid w:val="00E6179A"/>
    <w:rsid w:val="00E667B9"/>
    <w:rsid w:val="00E66AB7"/>
    <w:rsid w:val="00E7026C"/>
    <w:rsid w:val="00E70F21"/>
    <w:rsid w:val="00E74FC4"/>
    <w:rsid w:val="00E828BE"/>
    <w:rsid w:val="00E86C98"/>
    <w:rsid w:val="00E86D2A"/>
    <w:rsid w:val="00E925A8"/>
    <w:rsid w:val="00E9576D"/>
    <w:rsid w:val="00E95BCB"/>
    <w:rsid w:val="00EA0FCC"/>
    <w:rsid w:val="00EA49F5"/>
    <w:rsid w:val="00EA5E63"/>
    <w:rsid w:val="00EB0ED2"/>
    <w:rsid w:val="00EB35FA"/>
    <w:rsid w:val="00EB3ABC"/>
    <w:rsid w:val="00EB6DB4"/>
    <w:rsid w:val="00EC58B2"/>
    <w:rsid w:val="00ED044C"/>
    <w:rsid w:val="00ED0D18"/>
    <w:rsid w:val="00ED5704"/>
    <w:rsid w:val="00ED6A83"/>
    <w:rsid w:val="00EE0CDB"/>
    <w:rsid w:val="00EE23DB"/>
    <w:rsid w:val="00EE33B8"/>
    <w:rsid w:val="00EE4048"/>
    <w:rsid w:val="00EE6F00"/>
    <w:rsid w:val="00EF08EA"/>
    <w:rsid w:val="00EF40FD"/>
    <w:rsid w:val="00EF5427"/>
    <w:rsid w:val="00F077D8"/>
    <w:rsid w:val="00F13A3C"/>
    <w:rsid w:val="00F14A5E"/>
    <w:rsid w:val="00F14FF6"/>
    <w:rsid w:val="00F210F2"/>
    <w:rsid w:val="00F248B3"/>
    <w:rsid w:val="00F25EEC"/>
    <w:rsid w:val="00F266FF"/>
    <w:rsid w:val="00F27B6F"/>
    <w:rsid w:val="00F344F4"/>
    <w:rsid w:val="00F36CA0"/>
    <w:rsid w:val="00F4526F"/>
    <w:rsid w:val="00F467F7"/>
    <w:rsid w:val="00F46E54"/>
    <w:rsid w:val="00F52F0B"/>
    <w:rsid w:val="00F5466C"/>
    <w:rsid w:val="00F57E10"/>
    <w:rsid w:val="00F61AC4"/>
    <w:rsid w:val="00F66248"/>
    <w:rsid w:val="00F7197A"/>
    <w:rsid w:val="00F71BE3"/>
    <w:rsid w:val="00F737F0"/>
    <w:rsid w:val="00F7723B"/>
    <w:rsid w:val="00F8164D"/>
    <w:rsid w:val="00F9389B"/>
    <w:rsid w:val="00F95012"/>
    <w:rsid w:val="00FA3602"/>
    <w:rsid w:val="00FA5155"/>
    <w:rsid w:val="00FB0907"/>
    <w:rsid w:val="00FB60AB"/>
    <w:rsid w:val="00FC2CAA"/>
    <w:rsid w:val="00FC6167"/>
    <w:rsid w:val="00FE3E7E"/>
    <w:rsid w:val="00FE655A"/>
    <w:rsid w:val="00FF78CF"/>
    <w:rsid w:val="039F61E0"/>
    <w:rsid w:val="0D8A7896"/>
    <w:rsid w:val="101438D0"/>
    <w:rsid w:val="11136781"/>
    <w:rsid w:val="13276C9F"/>
    <w:rsid w:val="138C7281"/>
    <w:rsid w:val="147D67A4"/>
    <w:rsid w:val="15E80B5C"/>
    <w:rsid w:val="16371C41"/>
    <w:rsid w:val="1E93455D"/>
    <w:rsid w:val="1F176043"/>
    <w:rsid w:val="20DD42FB"/>
    <w:rsid w:val="22770CD4"/>
    <w:rsid w:val="22DB78DD"/>
    <w:rsid w:val="238B56EF"/>
    <w:rsid w:val="24663B67"/>
    <w:rsid w:val="266876DA"/>
    <w:rsid w:val="272C4BAB"/>
    <w:rsid w:val="273D0F61"/>
    <w:rsid w:val="30B378B2"/>
    <w:rsid w:val="30FB6BC1"/>
    <w:rsid w:val="326C2300"/>
    <w:rsid w:val="34CD7C80"/>
    <w:rsid w:val="37480371"/>
    <w:rsid w:val="3B143DC7"/>
    <w:rsid w:val="3D346D9D"/>
    <w:rsid w:val="3E814C7E"/>
    <w:rsid w:val="44493AB4"/>
    <w:rsid w:val="464C6278"/>
    <w:rsid w:val="48270C74"/>
    <w:rsid w:val="495F62C2"/>
    <w:rsid w:val="4C740803"/>
    <w:rsid w:val="4DE1199C"/>
    <w:rsid w:val="55AF3644"/>
    <w:rsid w:val="5AC266B1"/>
    <w:rsid w:val="5D560018"/>
    <w:rsid w:val="5FEC0A84"/>
    <w:rsid w:val="60952410"/>
    <w:rsid w:val="620C697B"/>
    <w:rsid w:val="6417181C"/>
    <w:rsid w:val="669B5669"/>
    <w:rsid w:val="68A15C05"/>
    <w:rsid w:val="6A014FAD"/>
    <w:rsid w:val="6ABA3860"/>
    <w:rsid w:val="6AF34335"/>
    <w:rsid w:val="6D5A6500"/>
    <w:rsid w:val="6F356962"/>
    <w:rsid w:val="711375D1"/>
    <w:rsid w:val="7B25086A"/>
    <w:rsid w:val="7F4023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CEE753"/>
  <w15:docId w15:val="{BC1AAD5A-861F-4DDD-BABA-BE7D1174D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pacing w:line="300" w:lineRule="auto"/>
      <w:ind w:firstLineChars="200" w:firstLine="200"/>
      <w:jc w:val="both"/>
    </w:pPr>
    <w:rPr>
      <w:rFonts w:cstheme="minorBidi"/>
      <w:kern w:val="2"/>
      <w:sz w:val="24"/>
      <w:szCs w:val="22"/>
      <w14:ligatures w14:val="standardContextual"/>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0F4761" w:themeColor="accent1" w:themeShade="BF"/>
      <w:szCs w:val="24"/>
    </w:rPr>
  </w:style>
  <w:style w:type="paragraph" w:styleId="Heading6">
    <w:name w:val="heading 6"/>
    <w:basedOn w:val="Normal"/>
    <w:next w:val="Normal"/>
    <w:link w:val="Heading6Char"/>
    <w:uiPriority w:val="9"/>
    <w:semiHidden/>
    <w:unhideWhenUsed/>
    <w:qFormat/>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jc w:val="center"/>
    </w:pPr>
    <w:rPr>
      <w:rFonts w:eastAsia="方正大标宋简体"/>
      <w:sz w:val="76"/>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paragraph" w:styleId="Subtitle">
    <w:name w:val="Subtitle"/>
    <w:basedOn w:val="Normal"/>
    <w:next w:val="Normal"/>
    <w:link w:val="SubtitleChar"/>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FootnoteText">
    <w:name w:val="footnote text"/>
    <w:basedOn w:val="Normal"/>
    <w:uiPriority w:val="99"/>
    <w:semiHidden/>
    <w:unhideWhenUsed/>
    <w:qFormat/>
    <w:pPr>
      <w:snapToGrid w:val="0"/>
      <w:jc w:val="left"/>
    </w:pPr>
    <w:rPr>
      <w:sz w:val="18"/>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BodyTextFirstIndent">
    <w:name w:val="Body Text First Indent"/>
    <w:basedOn w:val="BodyText"/>
    <w:qFormat/>
    <w:pPr>
      <w:ind w:firstLine="498"/>
    </w:pPr>
  </w:style>
  <w:style w:type="character" w:styleId="EndnoteReference">
    <w:name w:val="end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467886" w:themeColor="hyperlink"/>
      <w:u w:val="single"/>
    </w:rPr>
  </w:style>
  <w:style w:type="character" w:styleId="FootnoteReference">
    <w:name w:val="footnote reference"/>
    <w:basedOn w:val="DefaultParagraphFont"/>
    <w:uiPriority w:val="99"/>
    <w:semiHidden/>
    <w:unhideWhenUsed/>
    <w:qFormat/>
    <w:rPr>
      <w:vertAlign w:val="superscript"/>
    </w:rPr>
  </w:style>
  <w:style w:type="paragraph" w:customStyle="1" w:styleId="1">
    <w:name w:val="1级标题"/>
    <w:basedOn w:val="Normal"/>
    <w:link w:val="10"/>
    <w:qFormat/>
    <w:pPr>
      <w:numPr>
        <w:numId w:val="1"/>
      </w:numPr>
      <w:spacing w:line="240" w:lineRule="auto"/>
      <w:ind w:firstLineChars="0"/>
      <w:outlineLvl w:val="0"/>
    </w:pPr>
    <w:rPr>
      <w:rFonts w:eastAsia="SimHei" w:cs="Times New Roman"/>
      <w:b/>
      <w:bCs/>
      <w:sz w:val="30"/>
      <w:szCs w:val="24"/>
    </w:rPr>
  </w:style>
  <w:style w:type="character" w:customStyle="1" w:styleId="10">
    <w:name w:val="1级标题 字符"/>
    <w:link w:val="1"/>
    <w:qFormat/>
    <w:rPr>
      <w:rFonts w:ascii="Times New Roman" w:eastAsia="SimHei" w:hAnsi="Times New Roman" w:cs="Times New Roman"/>
      <w:b/>
      <w:bCs/>
      <w:sz w:val="30"/>
      <w:szCs w:val="24"/>
    </w:rPr>
  </w:style>
  <w:style w:type="paragraph" w:customStyle="1" w:styleId="2">
    <w:name w:val="2级标题"/>
    <w:basedOn w:val="Normal"/>
    <w:qFormat/>
    <w:pPr>
      <w:numPr>
        <w:numId w:val="2"/>
      </w:numPr>
      <w:spacing w:line="240" w:lineRule="auto"/>
      <w:ind w:left="0" w:firstLineChars="0" w:firstLine="0"/>
      <w:outlineLvl w:val="1"/>
    </w:pPr>
    <w:rPr>
      <w:rFonts w:ascii="SimHei" w:eastAsia="SimHei" w:cs="Times New Roman"/>
      <w:b/>
      <w:bCs/>
      <w:sz w:val="28"/>
      <w:szCs w:val="24"/>
    </w:rPr>
  </w:style>
  <w:style w:type="paragraph" w:customStyle="1" w:styleId="3">
    <w:name w:val="3级标题"/>
    <w:basedOn w:val="Normal"/>
    <w:qFormat/>
    <w:pPr>
      <w:numPr>
        <w:ilvl w:val="2"/>
        <w:numId w:val="1"/>
      </w:numPr>
      <w:ind w:firstLineChars="0"/>
      <w:jc w:val="left"/>
      <w:outlineLvl w:val="2"/>
    </w:pPr>
    <w:rPr>
      <w:rFonts w:ascii="SimHei" w:eastAsia="SimHei" w:cs="Times New Roman"/>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qFormat/>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qFormat/>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qFormat/>
    <w:rPr>
      <w:rFonts w:cstheme="majorBidi"/>
      <w:b/>
      <w:bCs/>
      <w:color w:val="0F4761" w:themeColor="accent1" w:themeShade="BF"/>
    </w:rPr>
  </w:style>
  <w:style w:type="character" w:customStyle="1" w:styleId="Heading7Char">
    <w:name w:val="Heading 7 Char"/>
    <w:basedOn w:val="DefaultParagraphFont"/>
    <w:link w:val="Heading7"/>
    <w:uiPriority w:val="9"/>
    <w:semiHidden/>
    <w:qFormat/>
    <w:rPr>
      <w:rFonts w:cstheme="majorBidi"/>
      <w:b/>
      <w:bCs/>
      <w:color w:val="595959" w:themeColor="text1" w:themeTint="A6"/>
    </w:rPr>
  </w:style>
  <w:style w:type="character" w:customStyle="1" w:styleId="Heading8Char">
    <w:name w:val="Heading 8 Char"/>
    <w:basedOn w:val="DefaultParagraphFont"/>
    <w:link w:val="Heading8"/>
    <w:uiPriority w:val="9"/>
    <w:semiHidden/>
    <w:qFormat/>
    <w:rPr>
      <w:rFonts w:cstheme="majorBidi"/>
      <w:color w:val="595959" w:themeColor="text1" w:themeTint="A6"/>
    </w:rPr>
  </w:style>
  <w:style w:type="character" w:customStyle="1" w:styleId="Heading9Char">
    <w:name w:val="Heading 9 Char"/>
    <w:basedOn w:val="DefaultParagraphFont"/>
    <w:link w:val="Heading9"/>
    <w:uiPriority w:val="9"/>
    <w:semiHidden/>
    <w:qFormat/>
    <w:rPr>
      <w:rFonts w:eastAsiaTheme="majorEastAsia" w:cstheme="majorBidi"/>
      <w:color w:val="595959" w:themeColor="text1" w:themeTint="A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1"/>
    <w:qFormat/>
    <w:pPr>
      <w:ind w:left="720"/>
      <w:contextualSpacing/>
    </w:pPr>
  </w:style>
  <w:style w:type="character" w:customStyle="1" w:styleId="11">
    <w:name w:val="明显强调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12">
    <w:name w:val="明显参考1"/>
    <w:basedOn w:val="DefaultParagraphFont"/>
    <w:uiPriority w:val="32"/>
    <w:qFormat/>
    <w:rPr>
      <w:b/>
      <w:bCs/>
      <w:smallCaps/>
      <w:color w:val="0F4761" w:themeColor="accent1" w:themeShade="BF"/>
      <w:spacing w:val="5"/>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3">
    <w:name w:val="书目1"/>
    <w:basedOn w:val="Normal"/>
    <w:next w:val="Normal"/>
    <w:uiPriority w:val="37"/>
    <w:unhideWhenUsed/>
    <w:qFormat/>
    <w:pPr>
      <w:tabs>
        <w:tab w:val="left" w:pos="504"/>
      </w:tabs>
      <w:spacing w:line="240" w:lineRule="auto"/>
      <w:ind w:left="504" w:hanging="504"/>
    </w:pPr>
  </w:style>
  <w:style w:type="paragraph" w:customStyle="1" w:styleId="20">
    <w:name w:val="书目2"/>
    <w:basedOn w:val="Normal"/>
    <w:next w:val="Normal"/>
    <w:uiPriority w:val="37"/>
    <w:unhideWhenUsed/>
    <w:qFormat/>
  </w:style>
  <w:style w:type="paragraph" w:customStyle="1" w:styleId="30">
    <w:name w:val="书目3"/>
    <w:basedOn w:val="Normal"/>
    <w:next w:val="Normal"/>
    <w:uiPriority w:val="37"/>
    <w:unhideWhenUsed/>
    <w:qFormat/>
    <w:pPr>
      <w:tabs>
        <w:tab w:val="left" w:pos="504"/>
      </w:tabs>
      <w:spacing w:line="240" w:lineRule="auto"/>
      <w:ind w:left="504" w:hanging="504"/>
    </w:pPr>
  </w:style>
  <w:style w:type="character" w:customStyle="1" w:styleId="21">
    <w:name w:val="明显参考2"/>
    <w:basedOn w:val="DefaultParagraphFont"/>
    <w:uiPriority w:val="32"/>
    <w:qFormat/>
    <w:rPr>
      <w:b/>
      <w:bCs/>
      <w:smallCaps/>
      <w:color w:val="0F4761" w:themeColor="accent1" w:themeShade="BF"/>
      <w:spacing w:val="5"/>
    </w:rPr>
  </w:style>
  <w:style w:type="character" w:customStyle="1" w:styleId="14">
    <w:name w:val="未处理的提及1"/>
    <w:basedOn w:val="DefaultParagraphFont"/>
    <w:uiPriority w:val="99"/>
    <w:semiHidden/>
    <w:unhideWhenUsed/>
    <w:qFormat/>
    <w:rPr>
      <w:color w:val="605E5C"/>
      <w:shd w:val="clear" w:color="auto" w:fill="E1DFDD"/>
    </w:rPr>
  </w:style>
  <w:style w:type="paragraph" w:customStyle="1" w:styleId="4">
    <w:name w:val="书目4"/>
    <w:basedOn w:val="Normal"/>
    <w:next w:val="Normal"/>
    <w:uiPriority w:val="37"/>
    <w:unhideWhenUsed/>
    <w:qFormat/>
  </w:style>
  <w:style w:type="character" w:styleId="UnresolvedMention">
    <w:name w:val="Unresolved Mention"/>
    <w:basedOn w:val="DefaultParagraphFont"/>
    <w:uiPriority w:val="99"/>
    <w:semiHidden/>
    <w:unhideWhenUsed/>
    <w:rsid w:val="00CD2F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045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436DB-9533-4C53-9CFD-9BE150F7A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21836</Words>
  <Characters>124467</Characters>
  <Application>Microsoft Office Word</Application>
  <DocSecurity>0</DocSecurity>
  <Lines>1037</Lines>
  <Paragraphs>292</Paragraphs>
  <ScaleCrop>false</ScaleCrop>
  <Company/>
  <LinksUpToDate>false</LinksUpToDate>
  <CharactersWithSpaces>14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 Ma</dc:creator>
  <cp:lastModifiedBy>SDI 1084</cp:lastModifiedBy>
  <cp:revision>5</cp:revision>
  <dcterms:created xsi:type="dcterms:W3CDTF">2025-10-16T13:02:00Z</dcterms:created>
  <dcterms:modified xsi:type="dcterms:W3CDTF">2025-10-18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oAbBAsNU"/&gt;&lt;style id="http://www.zotero.org/styles/china-national-standard-gb-t-7714-1987" hasBibliography="1" bibliographyStyleHasBeenSet="1"/&gt;&lt;prefs&gt;&lt;pref name="fieldType" value="Field"/&gt;&lt;pref n</vt:lpwstr>
  </property>
  <property fmtid="{D5CDD505-2E9C-101B-9397-08002B2CF9AE}" pid="3" name="KSOProductBuildVer">
    <vt:lpwstr>2052-12.1.0.21915</vt:lpwstr>
  </property>
  <property fmtid="{D5CDD505-2E9C-101B-9397-08002B2CF9AE}" pid="4" name="ICV">
    <vt:lpwstr>698B157CC89D4314A669778971D67151_13</vt:lpwstr>
  </property>
  <property fmtid="{D5CDD505-2E9C-101B-9397-08002B2CF9AE}" pid="5" name="ZOTERO_PREF_2">
    <vt:lpwstr>ame="dontAskDelayCitationUpdates" value="true"/&gt;&lt;/prefs&gt;&lt;/data&gt;</vt:lpwstr>
  </property>
  <property fmtid="{D5CDD505-2E9C-101B-9397-08002B2CF9AE}" pid="6" name="KSOTemplateDocerSaveRecord">
    <vt:lpwstr>eyJoZGlkIjoiN2IzOTBhZDk0MDhhZTQ4YmM5MjA0NTZmODRkZDMzYzMifQ==</vt:lpwstr>
  </property>
</Properties>
</file>